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 xml:space="preserve">rnök informatikus </w:t>
            </w:r>
            <w:proofErr w:type="spellStart"/>
            <w:r w:rsidR="003B2587">
              <w:rPr>
                <w:color w:val="000000" w:themeColor="text1"/>
                <w:sz w:val="28"/>
              </w:rPr>
              <w:t>BSc</w:t>
            </w:r>
            <w:proofErr w:type="spellEnd"/>
            <w:r w:rsidR="003B2587">
              <w:rPr>
                <w:color w:val="000000" w:themeColor="text1"/>
                <w:sz w:val="28"/>
              </w:rPr>
              <w:t>.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proofErr w:type="spellStart"/>
            <w:r w:rsidRPr="00E05D93">
              <w:rPr>
                <w:b/>
                <w:color w:val="000000" w:themeColor="text1"/>
                <w:sz w:val="28"/>
              </w:rPr>
              <w:t>Simándi</w:t>
            </w:r>
            <w:proofErr w:type="spellEnd"/>
            <w:r w:rsidRPr="00E05D93">
              <w:rPr>
                <w:b/>
                <w:color w:val="000000" w:themeColor="text1"/>
                <w:sz w:val="28"/>
              </w:rPr>
              <w:t xml:space="preserve">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w:t>
            </w:r>
            <w:proofErr w:type="spellStart"/>
            <w:r w:rsidRPr="00E05D93">
              <w:rPr>
                <w:color w:val="000000" w:themeColor="text1"/>
                <w:sz w:val="28"/>
              </w:rPr>
              <w:t>BSc</w:t>
            </w:r>
            <w:proofErr w:type="spellEnd"/>
            <w:r w:rsidRPr="00E05D93">
              <w:rPr>
                <w:color w:val="000000" w:themeColor="text1"/>
                <w:sz w:val="28"/>
              </w:rPr>
              <w:t xml:space="preserve">.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Sergyán</w:t>
            </w:r>
            <w:proofErr w:type="spellEnd"/>
            <w:r w:rsidRPr="00E05D93">
              <w:rPr>
                <w:b/>
                <w:color w:val="000000" w:themeColor="text1"/>
                <w:sz w:val="28"/>
              </w:rPr>
              <w:t xml:space="preserve">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Vámossy</w:t>
            </w:r>
            <w:proofErr w:type="spellEnd"/>
            <w:r w:rsidRPr="00E05D93">
              <w:rPr>
                <w:b/>
                <w:color w:val="000000" w:themeColor="text1"/>
                <w:sz w:val="28"/>
              </w:rPr>
              <w:t xml:space="preserve">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F83563">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385409413" w:history="1">
            <w:r w:rsidR="006B6C31" w:rsidRPr="00F358E5">
              <w:rPr>
                <w:rStyle w:val="Hiperhivatkozs"/>
                <w:noProof/>
              </w:rPr>
              <w:t>Tartalomjegyzék</w:t>
            </w:r>
            <w:r w:rsidR="006B6C31">
              <w:rPr>
                <w:noProof/>
                <w:webHidden/>
              </w:rPr>
              <w:tab/>
            </w:r>
            <w:r w:rsidR="006B6C31">
              <w:rPr>
                <w:noProof/>
                <w:webHidden/>
              </w:rPr>
              <w:fldChar w:fldCharType="begin"/>
            </w:r>
            <w:r w:rsidR="006B6C31">
              <w:rPr>
                <w:noProof/>
                <w:webHidden/>
              </w:rPr>
              <w:instrText xml:space="preserve"> PAGEREF _Toc385409413 \h </w:instrText>
            </w:r>
            <w:r w:rsidR="006B6C31">
              <w:rPr>
                <w:noProof/>
                <w:webHidden/>
              </w:rPr>
            </w:r>
            <w:r w:rsidR="006B6C31">
              <w:rPr>
                <w:noProof/>
                <w:webHidden/>
              </w:rPr>
              <w:fldChar w:fldCharType="separate"/>
            </w:r>
            <w:r w:rsidR="00F645D6">
              <w:rPr>
                <w:noProof/>
                <w:webHidden/>
              </w:rPr>
              <w:t>2</w:t>
            </w:r>
            <w:r w:rsidR="006B6C31">
              <w:rPr>
                <w:noProof/>
                <w:webHidden/>
              </w:rPr>
              <w:fldChar w:fldCharType="end"/>
            </w:r>
          </w:hyperlink>
        </w:p>
        <w:p w:rsidR="006B6C31" w:rsidRDefault="006B6C31">
          <w:pPr>
            <w:pStyle w:val="TJ1"/>
            <w:rPr>
              <w:rFonts w:asciiTheme="minorHAnsi" w:eastAsiaTheme="minorEastAsia" w:hAnsiTheme="minorHAnsi" w:cstheme="minorBidi"/>
              <w:noProof/>
              <w:sz w:val="22"/>
              <w:szCs w:val="22"/>
            </w:rPr>
          </w:pPr>
          <w:hyperlink w:anchor="_Toc385409414" w:history="1">
            <w:r w:rsidRPr="00F358E5">
              <w:rPr>
                <w:rStyle w:val="Hiperhivatkozs"/>
                <w:noProof/>
              </w:rPr>
              <w:t>1. Rendszer célja</w:t>
            </w:r>
            <w:r>
              <w:rPr>
                <w:noProof/>
                <w:webHidden/>
              </w:rPr>
              <w:tab/>
            </w:r>
            <w:r>
              <w:rPr>
                <w:noProof/>
                <w:webHidden/>
              </w:rPr>
              <w:fldChar w:fldCharType="begin"/>
            </w:r>
            <w:r>
              <w:rPr>
                <w:noProof/>
                <w:webHidden/>
              </w:rPr>
              <w:instrText xml:space="preserve"> PAGEREF _Toc385409414 \h </w:instrText>
            </w:r>
            <w:r>
              <w:rPr>
                <w:noProof/>
                <w:webHidden/>
              </w:rPr>
            </w:r>
            <w:r>
              <w:rPr>
                <w:noProof/>
                <w:webHidden/>
              </w:rPr>
              <w:fldChar w:fldCharType="separate"/>
            </w:r>
            <w:r w:rsidR="00F645D6">
              <w:rPr>
                <w:noProof/>
                <w:webHidden/>
              </w:rPr>
              <w:t>4</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15" w:history="1">
            <w:r w:rsidRPr="00F358E5">
              <w:rPr>
                <w:rStyle w:val="Hiperhivatkozs"/>
                <w:noProof/>
              </w:rPr>
              <w:t>1.1. Észlelők munkájának támogatása</w:t>
            </w:r>
            <w:r>
              <w:rPr>
                <w:noProof/>
                <w:webHidden/>
              </w:rPr>
              <w:tab/>
            </w:r>
            <w:r>
              <w:rPr>
                <w:noProof/>
                <w:webHidden/>
              </w:rPr>
              <w:fldChar w:fldCharType="begin"/>
            </w:r>
            <w:r>
              <w:rPr>
                <w:noProof/>
                <w:webHidden/>
              </w:rPr>
              <w:instrText xml:space="preserve"> PAGEREF _Toc385409415 \h </w:instrText>
            </w:r>
            <w:r>
              <w:rPr>
                <w:noProof/>
                <w:webHidden/>
              </w:rPr>
            </w:r>
            <w:r>
              <w:rPr>
                <w:noProof/>
                <w:webHidden/>
              </w:rPr>
              <w:fldChar w:fldCharType="separate"/>
            </w:r>
            <w:r w:rsidR="00F645D6">
              <w:rPr>
                <w:noProof/>
                <w:webHidden/>
              </w:rPr>
              <w:t>4</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16" w:history="1">
            <w:r w:rsidRPr="00F358E5">
              <w:rPr>
                <w:rStyle w:val="Hiperhivatkozs"/>
                <w:noProof/>
              </w:rPr>
              <w:t>1.2. Működtetés kényszerfeltételek mellett</w:t>
            </w:r>
            <w:r>
              <w:rPr>
                <w:noProof/>
                <w:webHidden/>
              </w:rPr>
              <w:tab/>
            </w:r>
            <w:r>
              <w:rPr>
                <w:noProof/>
                <w:webHidden/>
              </w:rPr>
              <w:fldChar w:fldCharType="begin"/>
            </w:r>
            <w:r>
              <w:rPr>
                <w:noProof/>
                <w:webHidden/>
              </w:rPr>
              <w:instrText xml:space="preserve"> PAGEREF _Toc385409416 \h </w:instrText>
            </w:r>
            <w:r>
              <w:rPr>
                <w:noProof/>
                <w:webHidden/>
              </w:rPr>
            </w:r>
            <w:r>
              <w:rPr>
                <w:noProof/>
                <w:webHidden/>
              </w:rPr>
              <w:fldChar w:fldCharType="separate"/>
            </w:r>
            <w:r w:rsidR="00F645D6">
              <w:rPr>
                <w:noProof/>
                <w:webHidden/>
              </w:rPr>
              <w:t>5</w:t>
            </w:r>
            <w:r>
              <w:rPr>
                <w:noProof/>
                <w:webHidden/>
              </w:rPr>
              <w:fldChar w:fldCharType="end"/>
            </w:r>
          </w:hyperlink>
        </w:p>
        <w:p w:rsidR="006B6C31" w:rsidRDefault="006B6C31">
          <w:pPr>
            <w:pStyle w:val="TJ1"/>
            <w:rPr>
              <w:rFonts w:asciiTheme="minorHAnsi" w:eastAsiaTheme="minorEastAsia" w:hAnsiTheme="minorHAnsi" w:cstheme="minorBidi"/>
              <w:noProof/>
              <w:sz w:val="22"/>
              <w:szCs w:val="22"/>
            </w:rPr>
          </w:pPr>
          <w:hyperlink w:anchor="_Toc385409417" w:history="1">
            <w:r w:rsidRPr="00F358E5">
              <w:rPr>
                <w:rStyle w:val="Hiperhivatkozs"/>
                <w:noProof/>
              </w:rPr>
              <w:t>2. Borultság vizsgálata és felhőtípusok osztályozása</w:t>
            </w:r>
            <w:r>
              <w:rPr>
                <w:noProof/>
                <w:webHidden/>
              </w:rPr>
              <w:tab/>
            </w:r>
            <w:r>
              <w:rPr>
                <w:noProof/>
                <w:webHidden/>
              </w:rPr>
              <w:fldChar w:fldCharType="begin"/>
            </w:r>
            <w:r>
              <w:rPr>
                <w:noProof/>
                <w:webHidden/>
              </w:rPr>
              <w:instrText xml:space="preserve"> PAGEREF _Toc385409417 \h </w:instrText>
            </w:r>
            <w:r>
              <w:rPr>
                <w:noProof/>
                <w:webHidden/>
              </w:rPr>
            </w:r>
            <w:r>
              <w:rPr>
                <w:noProof/>
                <w:webHidden/>
              </w:rPr>
              <w:fldChar w:fldCharType="separate"/>
            </w:r>
            <w:r w:rsidR="00F645D6">
              <w:rPr>
                <w:noProof/>
                <w:webHidden/>
              </w:rPr>
              <w:t>6</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18" w:history="1">
            <w:r w:rsidRPr="00F358E5">
              <w:rPr>
                <w:rStyle w:val="Hiperhivatkozs"/>
                <w:noProof/>
              </w:rPr>
              <w:t>2.1. Cél meghatározása</w:t>
            </w:r>
            <w:r>
              <w:rPr>
                <w:noProof/>
                <w:webHidden/>
              </w:rPr>
              <w:tab/>
            </w:r>
            <w:r>
              <w:rPr>
                <w:noProof/>
                <w:webHidden/>
              </w:rPr>
              <w:fldChar w:fldCharType="begin"/>
            </w:r>
            <w:r>
              <w:rPr>
                <w:noProof/>
                <w:webHidden/>
              </w:rPr>
              <w:instrText xml:space="preserve"> PAGEREF _Toc385409418 \h </w:instrText>
            </w:r>
            <w:r>
              <w:rPr>
                <w:noProof/>
                <w:webHidden/>
              </w:rPr>
            </w:r>
            <w:r>
              <w:rPr>
                <w:noProof/>
                <w:webHidden/>
              </w:rPr>
              <w:fldChar w:fldCharType="separate"/>
            </w:r>
            <w:r w:rsidR="00F645D6">
              <w:rPr>
                <w:noProof/>
                <w:webHidden/>
              </w:rPr>
              <w:t>6</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19" w:history="1">
            <w:r w:rsidRPr="00F358E5">
              <w:rPr>
                <w:rStyle w:val="Hiperhivatkozs"/>
                <w:noProof/>
              </w:rPr>
              <w:t>2.2. Felhők típusai és jellemzői</w:t>
            </w:r>
            <w:r>
              <w:rPr>
                <w:noProof/>
                <w:webHidden/>
              </w:rPr>
              <w:tab/>
            </w:r>
            <w:r>
              <w:rPr>
                <w:noProof/>
                <w:webHidden/>
              </w:rPr>
              <w:fldChar w:fldCharType="begin"/>
            </w:r>
            <w:r>
              <w:rPr>
                <w:noProof/>
                <w:webHidden/>
              </w:rPr>
              <w:instrText xml:space="preserve"> PAGEREF _Toc385409419 \h </w:instrText>
            </w:r>
            <w:r>
              <w:rPr>
                <w:noProof/>
                <w:webHidden/>
              </w:rPr>
            </w:r>
            <w:r>
              <w:rPr>
                <w:noProof/>
                <w:webHidden/>
              </w:rPr>
              <w:fldChar w:fldCharType="separate"/>
            </w:r>
            <w:r w:rsidR="00F645D6">
              <w:rPr>
                <w:noProof/>
                <w:webHidden/>
              </w:rPr>
              <w:t>6</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20" w:history="1">
            <w:r w:rsidRPr="00F358E5">
              <w:rPr>
                <w:rStyle w:val="Hiperhivatkozs"/>
                <w:noProof/>
              </w:rPr>
              <w:t>2.3. Borultság vizsgálata hibrid küszöböléses algoritmussal</w:t>
            </w:r>
            <w:r>
              <w:rPr>
                <w:noProof/>
                <w:webHidden/>
              </w:rPr>
              <w:tab/>
            </w:r>
            <w:r>
              <w:rPr>
                <w:noProof/>
                <w:webHidden/>
              </w:rPr>
              <w:fldChar w:fldCharType="begin"/>
            </w:r>
            <w:r>
              <w:rPr>
                <w:noProof/>
                <w:webHidden/>
              </w:rPr>
              <w:instrText xml:space="preserve"> PAGEREF _Toc385409420 \h </w:instrText>
            </w:r>
            <w:r>
              <w:rPr>
                <w:noProof/>
                <w:webHidden/>
              </w:rPr>
            </w:r>
            <w:r>
              <w:rPr>
                <w:noProof/>
                <w:webHidden/>
              </w:rPr>
              <w:fldChar w:fldCharType="separate"/>
            </w:r>
            <w:r w:rsidR="00F645D6">
              <w:rPr>
                <w:noProof/>
                <w:webHidden/>
              </w:rPr>
              <w:t>9</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21" w:history="1">
            <w:r w:rsidRPr="00F358E5">
              <w:rPr>
                <w:rStyle w:val="Hiperhivatkozs"/>
                <w:noProof/>
              </w:rPr>
              <w:t>2.4. Borultság vizsgálata szaturáció méréssel</w:t>
            </w:r>
            <w:r>
              <w:rPr>
                <w:noProof/>
                <w:webHidden/>
              </w:rPr>
              <w:tab/>
            </w:r>
            <w:r>
              <w:rPr>
                <w:noProof/>
                <w:webHidden/>
              </w:rPr>
              <w:fldChar w:fldCharType="begin"/>
            </w:r>
            <w:r>
              <w:rPr>
                <w:noProof/>
                <w:webHidden/>
              </w:rPr>
              <w:instrText xml:space="preserve"> PAGEREF _Toc385409421 \h </w:instrText>
            </w:r>
            <w:r>
              <w:rPr>
                <w:noProof/>
                <w:webHidden/>
              </w:rPr>
            </w:r>
            <w:r>
              <w:rPr>
                <w:noProof/>
                <w:webHidden/>
              </w:rPr>
              <w:fldChar w:fldCharType="separate"/>
            </w:r>
            <w:r w:rsidR="00F645D6">
              <w:rPr>
                <w:noProof/>
                <w:webHidden/>
              </w:rPr>
              <w:t>10</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22" w:history="1">
            <w:r w:rsidRPr="00F358E5">
              <w:rPr>
                <w:rStyle w:val="Hiperhivatkozs"/>
                <w:noProof/>
              </w:rPr>
              <w:t>2.5. Felhők osztályozása képfeldolgozással</w:t>
            </w:r>
            <w:r>
              <w:rPr>
                <w:noProof/>
                <w:webHidden/>
              </w:rPr>
              <w:tab/>
            </w:r>
            <w:r>
              <w:rPr>
                <w:noProof/>
                <w:webHidden/>
              </w:rPr>
              <w:fldChar w:fldCharType="begin"/>
            </w:r>
            <w:r>
              <w:rPr>
                <w:noProof/>
                <w:webHidden/>
              </w:rPr>
              <w:instrText xml:space="preserve"> PAGEREF _Toc385409422 \h </w:instrText>
            </w:r>
            <w:r>
              <w:rPr>
                <w:noProof/>
                <w:webHidden/>
              </w:rPr>
            </w:r>
            <w:r>
              <w:rPr>
                <w:noProof/>
                <w:webHidden/>
              </w:rPr>
              <w:fldChar w:fldCharType="separate"/>
            </w:r>
            <w:r w:rsidR="00F645D6">
              <w:rPr>
                <w:noProof/>
                <w:webHidden/>
              </w:rPr>
              <w:t>13</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23" w:history="1">
            <w:r w:rsidRPr="00F358E5">
              <w:rPr>
                <w:rStyle w:val="Hiperhivatkozs"/>
                <w:noProof/>
              </w:rPr>
              <w:t>2.6. Eredmények kiértékelése</w:t>
            </w:r>
            <w:r>
              <w:rPr>
                <w:noProof/>
                <w:webHidden/>
              </w:rPr>
              <w:tab/>
            </w:r>
            <w:r>
              <w:rPr>
                <w:noProof/>
                <w:webHidden/>
              </w:rPr>
              <w:fldChar w:fldCharType="begin"/>
            </w:r>
            <w:r>
              <w:rPr>
                <w:noProof/>
                <w:webHidden/>
              </w:rPr>
              <w:instrText xml:space="preserve"> PAGEREF _Toc385409423 \h </w:instrText>
            </w:r>
            <w:r>
              <w:rPr>
                <w:noProof/>
                <w:webHidden/>
              </w:rPr>
            </w:r>
            <w:r>
              <w:rPr>
                <w:noProof/>
                <w:webHidden/>
              </w:rPr>
              <w:fldChar w:fldCharType="separate"/>
            </w:r>
            <w:r w:rsidR="00F645D6">
              <w:rPr>
                <w:noProof/>
                <w:webHidden/>
              </w:rPr>
              <w:t>14</w:t>
            </w:r>
            <w:r>
              <w:rPr>
                <w:noProof/>
                <w:webHidden/>
              </w:rPr>
              <w:fldChar w:fldCharType="end"/>
            </w:r>
          </w:hyperlink>
        </w:p>
        <w:p w:rsidR="006B6C31" w:rsidRDefault="006B6C31">
          <w:pPr>
            <w:pStyle w:val="TJ1"/>
            <w:rPr>
              <w:rFonts w:asciiTheme="minorHAnsi" w:eastAsiaTheme="minorEastAsia" w:hAnsiTheme="minorHAnsi" w:cstheme="minorBidi"/>
              <w:noProof/>
              <w:sz w:val="22"/>
              <w:szCs w:val="22"/>
            </w:rPr>
          </w:pPr>
          <w:hyperlink w:anchor="_Toc385409424" w:history="1">
            <w:r w:rsidRPr="00F358E5">
              <w:rPr>
                <w:rStyle w:val="Hiperhivatkozs"/>
                <w:noProof/>
              </w:rPr>
              <w:t>3. Magassági szélirány meghatározása</w:t>
            </w:r>
            <w:r>
              <w:rPr>
                <w:noProof/>
                <w:webHidden/>
              </w:rPr>
              <w:tab/>
            </w:r>
            <w:r>
              <w:rPr>
                <w:noProof/>
                <w:webHidden/>
              </w:rPr>
              <w:fldChar w:fldCharType="begin"/>
            </w:r>
            <w:r>
              <w:rPr>
                <w:noProof/>
                <w:webHidden/>
              </w:rPr>
              <w:instrText xml:space="preserve"> PAGEREF _Toc385409424 \h </w:instrText>
            </w:r>
            <w:r>
              <w:rPr>
                <w:noProof/>
                <w:webHidden/>
              </w:rPr>
            </w:r>
            <w:r>
              <w:rPr>
                <w:noProof/>
                <w:webHidden/>
              </w:rPr>
              <w:fldChar w:fldCharType="separate"/>
            </w:r>
            <w:r w:rsidR="00F645D6">
              <w:rPr>
                <w:noProof/>
                <w:webHidden/>
              </w:rPr>
              <w:t>17</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25" w:history="1">
            <w:r w:rsidRPr="00F358E5">
              <w:rPr>
                <w:rStyle w:val="Hiperhivatkozs"/>
                <w:noProof/>
              </w:rPr>
              <w:t>3.1. Cél meghatározása</w:t>
            </w:r>
            <w:r>
              <w:rPr>
                <w:noProof/>
                <w:webHidden/>
              </w:rPr>
              <w:tab/>
            </w:r>
            <w:r>
              <w:rPr>
                <w:noProof/>
                <w:webHidden/>
              </w:rPr>
              <w:fldChar w:fldCharType="begin"/>
            </w:r>
            <w:r>
              <w:rPr>
                <w:noProof/>
                <w:webHidden/>
              </w:rPr>
              <w:instrText xml:space="preserve"> PAGEREF _Toc385409425 \h </w:instrText>
            </w:r>
            <w:r>
              <w:rPr>
                <w:noProof/>
                <w:webHidden/>
              </w:rPr>
            </w:r>
            <w:r>
              <w:rPr>
                <w:noProof/>
                <w:webHidden/>
              </w:rPr>
              <w:fldChar w:fldCharType="separate"/>
            </w:r>
            <w:r w:rsidR="00F645D6">
              <w:rPr>
                <w:noProof/>
                <w:webHidden/>
              </w:rPr>
              <w:t>17</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26" w:history="1">
            <w:r w:rsidRPr="00F358E5">
              <w:rPr>
                <w:rStyle w:val="Hiperhivatkozs"/>
                <w:noProof/>
              </w:rPr>
              <w:t>3.2. Előfeldolgozás</w:t>
            </w:r>
            <w:r>
              <w:rPr>
                <w:noProof/>
                <w:webHidden/>
              </w:rPr>
              <w:tab/>
            </w:r>
            <w:r>
              <w:rPr>
                <w:noProof/>
                <w:webHidden/>
              </w:rPr>
              <w:fldChar w:fldCharType="begin"/>
            </w:r>
            <w:r>
              <w:rPr>
                <w:noProof/>
                <w:webHidden/>
              </w:rPr>
              <w:instrText xml:space="preserve"> PAGEREF _Toc385409426 \h </w:instrText>
            </w:r>
            <w:r>
              <w:rPr>
                <w:noProof/>
                <w:webHidden/>
              </w:rPr>
            </w:r>
            <w:r>
              <w:rPr>
                <w:noProof/>
                <w:webHidden/>
              </w:rPr>
              <w:fldChar w:fldCharType="separate"/>
            </w:r>
            <w:r w:rsidR="00F645D6">
              <w:rPr>
                <w:noProof/>
                <w:webHidden/>
              </w:rPr>
              <w:t>18</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27" w:history="1">
            <w:r w:rsidRPr="00F358E5">
              <w:rPr>
                <w:rStyle w:val="Hiperhivatkozs"/>
                <w:noProof/>
              </w:rPr>
              <w:t>3.2.1. Probléma meghatározása</w:t>
            </w:r>
            <w:r>
              <w:rPr>
                <w:noProof/>
                <w:webHidden/>
              </w:rPr>
              <w:tab/>
            </w:r>
            <w:r>
              <w:rPr>
                <w:noProof/>
                <w:webHidden/>
              </w:rPr>
              <w:fldChar w:fldCharType="begin"/>
            </w:r>
            <w:r>
              <w:rPr>
                <w:noProof/>
                <w:webHidden/>
              </w:rPr>
              <w:instrText xml:space="preserve"> PAGEREF _Toc385409427 \h </w:instrText>
            </w:r>
            <w:r>
              <w:rPr>
                <w:noProof/>
                <w:webHidden/>
              </w:rPr>
            </w:r>
            <w:r>
              <w:rPr>
                <w:noProof/>
                <w:webHidden/>
              </w:rPr>
              <w:fldChar w:fldCharType="separate"/>
            </w:r>
            <w:r w:rsidR="00F645D6">
              <w:rPr>
                <w:noProof/>
                <w:webHidden/>
              </w:rPr>
              <w:t>18</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28" w:history="1">
            <w:r w:rsidRPr="00F358E5">
              <w:rPr>
                <w:rStyle w:val="Hiperhivatkozs"/>
                <w:noProof/>
              </w:rPr>
              <w:t>3.2.2. Gauss simítás</w:t>
            </w:r>
            <w:r>
              <w:rPr>
                <w:noProof/>
                <w:webHidden/>
              </w:rPr>
              <w:tab/>
            </w:r>
            <w:r>
              <w:rPr>
                <w:noProof/>
                <w:webHidden/>
              </w:rPr>
              <w:fldChar w:fldCharType="begin"/>
            </w:r>
            <w:r>
              <w:rPr>
                <w:noProof/>
                <w:webHidden/>
              </w:rPr>
              <w:instrText xml:space="preserve"> PAGEREF _Toc385409428 \h </w:instrText>
            </w:r>
            <w:r>
              <w:rPr>
                <w:noProof/>
                <w:webHidden/>
              </w:rPr>
            </w:r>
            <w:r>
              <w:rPr>
                <w:noProof/>
                <w:webHidden/>
              </w:rPr>
              <w:fldChar w:fldCharType="separate"/>
            </w:r>
            <w:r w:rsidR="00F645D6">
              <w:rPr>
                <w:noProof/>
                <w:webHidden/>
              </w:rPr>
              <w:t>18</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29" w:history="1">
            <w:r w:rsidRPr="00F358E5">
              <w:rPr>
                <w:rStyle w:val="Hiperhivatkozs"/>
                <w:noProof/>
              </w:rPr>
              <w:t>3.2.3. A Piramis módszer – felbontás hierarchiák</w:t>
            </w:r>
            <w:r>
              <w:rPr>
                <w:noProof/>
                <w:webHidden/>
              </w:rPr>
              <w:tab/>
            </w:r>
            <w:r>
              <w:rPr>
                <w:noProof/>
                <w:webHidden/>
              </w:rPr>
              <w:fldChar w:fldCharType="begin"/>
            </w:r>
            <w:r>
              <w:rPr>
                <w:noProof/>
                <w:webHidden/>
              </w:rPr>
              <w:instrText xml:space="preserve"> PAGEREF _Toc385409429 \h </w:instrText>
            </w:r>
            <w:r>
              <w:rPr>
                <w:noProof/>
                <w:webHidden/>
              </w:rPr>
            </w:r>
            <w:r>
              <w:rPr>
                <w:noProof/>
                <w:webHidden/>
              </w:rPr>
              <w:fldChar w:fldCharType="separate"/>
            </w:r>
            <w:r w:rsidR="00F645D6">
              <w:rPr>
                <w:noProof/>
                <w:webHidden/>
              </w:rPr>
              <w:t>19</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30" w:history="1">
            <w:r w:rsidRPr="00F358E5">
              <w:rPr>
                <w:rStyle w:val="Hiperhivatkozs"/>
                <w:noProof/>
              </w:rPr>
              <w:t>3.3. Jellemző pontok detektálása</w:t>
            </w:r>
            <w:r>
              <w:rPr>
                <w:noProof/>
                <w:webHidden/>
              </w:rPr>
              <w:tab/>
            </w:r>
            <w:r>
              <w:rPr>
                <w:noProof/>
                <w:webHidden/>
              </w:rPr>
              <w:fldChar w:fldCharType="begin"/>
            </w:r>
            <w:r>
              <w:rPr>
                <w:noProof/>
                <w:webHidden/>
              </w:rPr>
              <w:instrText xml:space="preserve"> PAGEREF _Toc385409430 \h </w:instrText>
            </w:r>
            <w:r>
              <w:rPr>
                <w:noProof/>
                <w:webHidden/>
              </w:rPr>
            </w:r>
            <w:r>
              <w:rPr>
                <w:noProof/>
                <w:webHidden/>
              </w:rPr>
              <w:fldChar w:fldCharType="separate"/>
            </w:r>
            <w:r w:rsidR="00F645D6">
              <w:rPr>
                <w:noProof/>
                <w:webHidden/>
              </w:rPr>
              <w:t>20</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31" w:history="1">
            <w:r w:rsidRPr="00F358E5">
              <w:rPr>
                <w:rStyle w:val="Hiperhivatkozs"/>
                <w:noProof/>
              </w:rPr>
              <w:t>3.3.1. Jellemző pontok</w:t>
            </w:r>
            <w:r>
              <w:rPr>
                <w:noProof/>
                <w:webHidden/>
              </w:rPr>
              <w:tab/>
            </w:r>
            <w:r>
              <w:rPr>
                <w:noProof/>
                <w:webHidden/>
              </w:rPr>
              <w:fldChar w:fldCharType="begin"/>
            </w:r>
            <w:r>
              <w:rPr>
                <w:noProof/>
                <w:webHidden/>
              </w:rPr>
              <w:instrText xml:space="preserve"> PAGEREF _Toc385409431 \h </w:instrText>
            </w:r>
            <w:r>
              <w:rPr>
                <w:noProof/>
                <w:webHidden/>
              </w:rPr>
            </w:r>
            <w:r>
              <w:rPr>
                <w:noProof/>
                <w:webHidden/>
              </w:rPr>
              <w:fldChar w:fldCharType="separate"/>
            </w:r>
            <w:r w:rsidR="00F645D6">
              <w:rPr>
                <w:noProof/>
                <w:webHidden/>
              </w:rPr>
              <w:t>20</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32" w:history="1">
            <w:r w:rsidRPr="00F358E5">
              <w:rPr>
                <w:rStyle w:val="Hiperhivatkozs"/>
                <w:noProof/>
              </w:rPr>
              <w:t>3.3.2. Sarokpontok megkeresése</w:t>
            </w:r>
            <w:r>
              <w:rPr>
                <w:noProof/>
                <w:webHidden/>
              </w:rPr>
              <w:tab/>
            </w:r>
            <w:r>
              <w:rPr>
                <w:noProof/>
                <w:webHidden/>
              </w:rPr>
              <w:fldChar w:fldCharType="begin"/>
            </w:r>
            <w:r>
              <w:rPr>
                <w:noProof/>
                <w:webHidden/>
              </w:rPr>
              <w:instrText xml:space="preserve"> PAGEREF _Toc385409432 \h </w:instrText>
            </w:r>
            <w:r>
              <w:rPr>
                <w:noProof/>
                <w:webHidden/>
              </w:rPr>
            </w:r>
            <w:r>
              <w:rPr>
                <w:noProof/>
                <w:webHidden/>
              </w:rPr>
              <w:fldChar w:fldCharType="separate"/>
            </w:r>
            <w:r w:rsidR="00F645D6">
              <w:rPr>
                <w:noProof/>
                <w:webHidden/>
              </w:rPr>
              <w:t>20</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33" w:history="1">
            <w:r w:rsidRPr="00F358E5">
              <w:rPr>
                <w:rStyle w:val="Hiperhivatkozs"/>
                <w:noProof/>
              </w:rPr>
              <w:t>3.4. A felhők elmozdulásának meghatározása</w:t>
            </w:r>
            <w:r>
              <w:rPr>
                <w:noProof/>
                <w:webHidden/>
              </w:rPr>
              <w:tab/>
            </w:r>
            <w:r>
              <w:rPr>
                <w:noProof/>
                <w:webHidden/>
              </w:rPr>
              <w:fldChar w:fldCharType="begin"/>
            </w:r>
            <w:r>
              <w:rPr>
                <w:noProof/>
                <w:webHidden/>
              </w:rPr>
              <w:instrText xml:space="preserve"> PAGEREF _Toc385409433 \h </w:instrText>
            </w:r>
            <w:r>
              <w:rPr>
                <w:noProof/>
                <w:webHidden/>
              </w:rPr>
            </w:r>
            <w:r>
              <w:rPr>
                <w:noProof/>
                <w:webHidden/>
              </w:rPr>
              <w:fldChar w:fldCharType="separate"/>
            </w:r>
            <w:r w:rsidR="00F645D6">
              <w:rPr>
                <w:noProof/>
                <w:webHidden/>
              </w:rPr>
              <w:t>21</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34" w:history="1">
            <w:r w:rsidRPr="00F358E5">
              <w:rPr>
                <w:rStyle w:val="Hiperhivatkozs"/>
                <w:noProof/>
              </w:rPr>
              <w:t>3.4.1. Az optikai áramlás</w:t>
            </w:r>
            <w:r>
              <w:rPr>
                <w:noProof/>
                <w:webHidden/>
              </w:rPr>
              <w:tab/>
            </w:r>
            <w:r>
              <w:rPr>
                <w:noProof/>
                <w:webHidden/>
              </w:rPr>
              <w:fldChar w:fldCharType="begin"/>
            </w:r>
            <w:r>
              <w:rPr>
                <w:noProof/>
                <w:webHidden/>
              </w:rPr>
              <w:instrText xml:space="preserve"> PAGEREF _Toc385409434 \h </w:instrText>
            </w:r>
            <w:r>
              <w:rPr>
                <w:noProof/>
                <w:webHidden/>
              </w:rPr>
            </w:r>
            <w:r>
              <w:rPr>
                <w:noProof/>
                <w:webHidden/>
              </w:rPr>
              <w:fldChar w:fldCharType="separate"/>
            </w:r>
            <w:r w:rsidR="00F645D6">
              <w:rPr>
                <w:noProof/>
                <w:webHidden/>
              </w:rPr>
              <w:t>21</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35" w:history="1">
            <w:r w:rsidRPr="00F358E5">
              <w:rPr>
                <w:rStyle w:val="Hiperhivatkozs"/>
                <w:noProof/>
              </w:rPr>
              <w:t>3.4.2. Az elmozdulás azonosítása</w:t>
            </w:r>
            <w:r>
              <w:rPr>
                <w:noProof/>
                <w:webHidden/>
              </w:rPr>
              <w:tab/>
            </w:r>
            <w:r>
              <w:rPr>
                <w:noProof/>
                <w:webHidden/>
              </w:rPr>
              <w:fldChar w:fldCharType="begin"/>
            </w:r>
            <w:r>
              <w:rPr>
                <w:noProof/>
                <w:webHidden/>
              </w:rPr>
              <w:instrText xml:space="preserve"> PAGEREF _Toc385409435 \h </w:instrText>
            </w:r>
            <w:r>
              <w:rPr>
                <w:noProof/>
                <w:webHidden/>
              </w:rPr>
            </w:r>
            <w:r>
              <w:rPr>
                <w:noProof/>
                <w:webHidden/>
              </w:rPr>
              <w:fldChar w:fldCharType="separate"/>
            </w:r>
            <w:r w:rsidR="00F645D6">
              <w:rPr>
                <w:noProof/>
                <w:webHidden/>
              </w:rPr>
              <w:t>21</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36" w:history="1">
            <w:r w:rsidRPr="00F358E5">
              <w:rPr>
                <w:rStyle w:val="Hiperhivatkozs"/>
                <w:noProof/>
              </w:rPr>
              <w:t>3.5. Eredmények kiértékelése</w:t>
            </w:r>
            <w:r>
              <w:rPr>
                <w:noProof/>
                <w:webHidden/>
              </w:rPr>
              <w:tab/>
            </w:r>
            <w:r>
              <w:rPr>
                <w:noProof/>
                <w:webHidden/>
              </w:rPr>
              <w:fldChar w:fldCharType="begin"/>
            </w:r>
            <w:r>
              <w:rPr>
                <w:noProof/>
                <w:webHidden/>
              </w:rPr>
              <w:instrText xml:space="preserve"> PAGEREF _Toc385409436 \h </w:instrText>
            </w:r>
            <w:r>
              <w:rPr>
                <w:noProof/>
                <w:webHidden/>
              </w:rPr>
            </w:r>
            <w:r>
              <w:rPr>
                <w:noProof/>
                <w:webHidden/>
              </w:rPr>
              <w:fldChar w:fldCharType="separate"/>
            </w:r>
            <w:r w:rsidR="00F645D6">
              <w:rPr>
                <w:noProof/>
                <w:webHidden/>
              </w:rPr>
              <w:t>25</w:t>
            </w:r>
            <w:r>
              <w:rPr>
                <w:noProof/>
                <w:webHidden/>
              </w:rPr>
              <w:fldChar w:fldCharType="end"/>
            </w:r>
          </w:hyperlink>
        </w:p>
        <w:p w:rsidR="006B6C31" w:rsidRDefault="006B6C31">
          <w:pPr>
            <w:pStyle w:val="TJ1"/>
            <w:rPr>
              <w:rFonts w:asciiTheme="minorHAnsi" w:eastAsiaTheme="minorEastAsia" w:hAnsiTheme="minorHAnsi" w:cstheme="minorBidi"/>
              <w:noProof/>
              <w:sz w:val="22"/>
              <w:szCs w:val="22"/>
            </w:rPr>
          </w:pPr>
          <w:hyperlink w:anchor="_Toc385409437" w:history="1">
            <w:r w:rsidRPr="00F358E5">
              <w:rPr>
                <w:rStyle w:val="Hiperhivatkozs"/>
                <w:noProof/>
                <w:highlight w:val="white"/>
              </w:rPr>
              <w:t>4. Esőzés kezdetének és befejeződésének megállapítása</w:t>
            </w:r>
            <w:r>
              <w:rPr>
                <w:noProof/>
                <w:webHidden/>
              </w:rPr>
              <w:tab/>
            </w:r>
            <w:r>
              <w:rPr>
                <w:noProof/>
                <w:webHidden/>
              </w:rPr>
              <w:fldChar w:fldCharType="begin"/>
            </w:r>
            <w:r>
              <w:rPr>
                <w:noProof/>
                <w:webHidden/>
              </w:rPr>
              <w:instrText xml:space="preserve"> PAGEREF _Toc385409437 \h </w:instrText>
            </w:r>
            <w:r>
              <w:rPr>
                <w:noProof/>
                <w:webHidden/>
              </w:rPr>
            </w:r>
            <w:r>
              <w:rPr>
                <w:noProof/>
                <w:webHidden/>
              </w:rPr>
              <w:fldChar w:fldCharType="separate"/>
            </w:r>
            <w:r w:rsidR="00F645D6">
              <w:rPr>
                <w:noProof/>
                <w:webHidden/>
              </w:rPr>
              <w:t>26</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38" w:history="1">
            <w:r w:rsidRPr="00F358E5">
              <w:rPr>
                <w:rStyle w:val="Hiperhivatkozs"/>
                <w:noProof/>
                <w:highlight w:val="white"/>
              </w:rPr>
              <w:t>4.1. Cél meghatározása</w:t>
            </w:r>
            <w:r>
              <w:rPr>
                <w:noProof/>
                <w:webHidden/>
              </w:rPr>
              <w:tab/>
            </w:r>
            <w:r>
              <w:rPr>
                <w:noProof/>
                <w:webHidden/>
              </w:rPr>
              <w:fldChar w:fldCharType="begin"/>
            </w:r>
            <w:r>
              <w:rPr>
                <w:noProof/>
                <w:webHidden/>
              </w:rPr>
              <w:instrText xml:space="preserve"> PAGEREF _Toc385409438 \h </w:instrText>
            </w:r>
            <w:r>
              <w:rPr>
                <w:noProof/>
                <w:webHidden/>
              </w:rPr>
            </w:r>
            <w:r>
              <w:rPr>
                <w:noProof/>
                <w:webHidden/>
              </w:rPr>
              <w:fldChar w:fldCharType="separate"/>
            </w:r>
            <w:r w:rsidR="00F645D6">
              <w:rPr>
                <w:noProof/>
                <w:webHidden/>
              </w:rPr>
              <w:t>26</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39" w:history="1">
            <w:r w:rsidRPr="00F358E5">
              <w:rPr>
                <w:rStyle w:val="Hiperhivatkozs"/>
                <w:noProof/>
                <w:highlight w:val="white"/>
              </w:rPr>
              <w:t>4.2. Esőcseppek fizikai jellemzői</w:t>
            </w:r>
            <w:r>
              <w:rPr>
                <w:noProof/>
                <w:webHidden/>
              </w:rPr>
              <w:tab/>
            </w:r>
            <w:r>
              <w:rPr>
                <w:noProof/>
                <w:webHidden/>
              </w:rPr>
              <w:fldChar w:fldCharType="begin"/>
            </w:r>
            <w:r>
              <w:rPr>
                <w:noProof/>
                <w:webHidden/>
              </w:rPr>
              <w:instrText xml:space="preserve"> PAGEREF _Toc385409439 \h </w:instrText>
            </w:r>
            <w:r>
              <w:rPr>
                <w:noProof/>
                <w:webHidden/>
              </w:rPr>
            </w:r>
            <w:r>
              <w:rPr>
                <w:noProof/>
                <w:webHidden/>
              </w:rPr>
              <w:fldChar w:fldCharType="separate"/>
            </w:r>
            <w:r w:rsidR="00F645D6">
              <w:rPr>
                <w:noProof/>
                <w:webHidden/>
              </w:rPr>
              <w:t>26</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40" w:history="1">
            <w:r w:rsidRPr="00F358E5">
              <w:rPr>
                <w:rStyle w:val="Hiperhivatkozs"/>
                <w:noProof/>
                <w:highlight w:val="white"/>
              </w:rPr>
              <w:t xml:space="preserve">4.3. </w:t>
            </w:r>
            <w:r w:rsidRPr="00F358E5">
              <w:rPr>
                <w:rStyle w:val="Hiperhivatkozs"/>
                <w:noProof/>
              </w:rPr>
              <w:t>Lehetőségek eső detektálására</w:t>
            </w:r>
            <w:r>
              <w:rPr>
                <w:noProof/>
                <w:webHidden/>
              </w:rPr>
              <w:tab/>
            </w:r>
            <w:r>
              <w:rPr>
                <w:noProof/>
                <w:webHidden/>
              </w:rPr>
              <w:fldChar w:fldCharType="begin"/>
            </w:r>
            <w:r>
              <w:rPr>
                <w:noProof/>
                <w:webHidden/>
              </w:rPr>
              <w:instrText xml:space="preserve"> PAGEREF _Toc385409440 \h </w:instrText>
            </w:r>
            <w:r>
              <w:rPr>
                <w:noProof/>
                <w:webHidden/>
              </w:rPr>
            </w:r>
            <w:r>
              <w:rPr>
                <w:noProof/>
                <w:webHidden/>
              </w:rPr>
              <w:fldChar w:fldCharType="separate"/>
            </w:r>
            <w:r w:rsidR="00F645D6">
              <w:rPr>
                <w:noProof/>
                <w:webHidden/>
              </w:rPr>
              <w:t>27</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41" w:history="1">
            <w:r w:rsidRPr="00F358E5">
              <w:rPr>
                <w:rStyle w:val="Hiperhivatkozs"/>
                <w:noProof/>
                <w:highlight w:val="white"/>
              </w:rPr>
              <w:t>4.3.1. Esővonalak detektálása hisztogram vizsgálattal mozgókép sorozaton</w:t>
            </w:r>
            <w:r>
              <w:rPr>
                <w:noProof/>
                <w:webHidden/>
              </w:rPr>
              <w:tab/>
            </w:r>
            <w:r>
              <w:rPr>
                <w:noProof/>
                <w:webHidden/>
              </w:rPr>
              <w:fldChar w:fldCharType="begin"/>
            </w:r>
            <w:r>
              <w:rPr>
                <w:noProof/>
                <w:webHidden/>
              </w:rPr>
              <w:instrText xml:space="preserve"> PAGEREF _Toc385409441 \h </w:instrText>
            </w:r>
            <w:r>
              <w:rPr>
                <w:noProof/>
                <w:webHidden/>
              </w:rPr>
            </w:r>
            <w:r>
              <w:rPr>
                <w:noProof/>
                <w:webHidden/>
              </w:rPr>
              <w:fldChar w:fldCharType="separate"/>
            </w:r>
            <w:r w:rsidR="00F645D6">
              <w:rPr>
                <w:noProof/>
                <w:webHidden/>
              </w:rPr>
              <w:t>27</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42" w:history="1">
            <w:r w:rsidRPr="00F358E5">
              <w:rPr>
                <w:rStyle w:val="Hiperhivatkozs"/>
                <w:noProof/>
                <w:highlight w:val="white"/>
              </w:rPr>
              <w:t>4.3.2. Esőcseppek felismerése gépjármű szélvédőjén</w:t>
            </w:r>
            <w:r>
              <w:rPr>
                <w:noProof/>
                <w:webHidden/>
              </w:rPr>
              <w:tab/>
            </w:r>
            <w:r>
              <w:rPr>
                <w:noProof/>
                <w:webHidden/>
              </w:rPr>
              <w:fldChar w:fldCharType="begin"/>
            </w:r>
            <w:r>
              <w:rPr>
                <w:noProof/>
                <w:webHidden/>
              </w:rPr>
              <w:instrText xml:space="preserve"> PAGEREF _Toc385409442 \h </w:instrText>
            </w:r>
            <w:r>
              <w:rPr>
                <w:noProof/>
                <w:webHidden/>
              </w:rPr>
            </w:r>
            <w:r>
              <w:rPr>
                <w:noProof/>
                <w:webHidden/>
              </w:rPr>
              <w:fldChar w:fldCharType="separate"/>
            </w:r>
            <w:r w:rsidR="00F645D6">
              <w:rPr>
                <w:noProof/>
                <w:webHidden/>
              </w:rPr>
              <w:t>28</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43" w:history="1">
            <w:r w:rsidRPr="00F358E5">
              <w:rPr>
                <w:rStyle w:val="Hiperhivatkozs"/>
                <w:noProof/>
                <w:highlight w:val="white"/>
              </w:rPr>
              <w:t>4.4. Esőcseppek detektálásának folyamata üvegbúrán</w:t>
            </w:r>
            <w:r>
              <w:rPr>
                <w:noProof/>
                <w:webHidden/>
              </w:rPr>
              <w:tab/>
            </w:r>
            <w:r>
              <w:rPr>
                <w:noProof/>
                <w:webHidden/>
              </w:rPr>
              <w:fldChar w:fldCharType="begin"/>
            </w:r>
            <w:r>
              <w:rPr>
                <w:noProof/>
                <w:webHidden/>
              </w:rPr>
              <w:instrText xml:space="preserve"> PAGEREF _Toc385409443 \h </w:instrText>
            </w:r>
            <w:r>
              <w:rPr>
                <w:noProof/>
                <w:webHidden/>
              </w:rPr>
            </w:r>
            <w:r>
              <w:rPr>
                <w:noProof/>
                <w:webHidden/>
              </w:rPr>
              <w:fldChar w:fldCharType="separate"/>
            </w:r>
            <w:r w:rsidR="00F645D6">
              <w:rPr>
                <w:noProof/>
                <w:webHidden/>
              </w:rPr>
              <w:t>29</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44" w:history="1">
            <w:r w:rsidRPr="00F358E5">
              <w:rPr>
                <w:rStyle w:val="Hiperhivatkozs"/>
                <w:noProof/>
                <w:highlight w:val="white"/>
              </w:rPr>
              <w:t>4.4.1. Előfeldolgozás a jól elkülöníthető cseppek detektálásához</w:t>
            </w:r>
            <w:r>
              <w:rPr>
                <w:noProof/>
                <w:webHidden/>
              </w:rPr>
              <w:tab/>
            </w:r>
            <w:r>
              <w:rPr>
                <w:noProof/>
                <w:webHidden/>
              </w:rPr>
              <w:fldChar w:fldCharType="begin"/>
            </w:r>
            <w:r>
              <w:rPr>
                <w:noProof/>
                <w:webHidden/>
              </w:rPr>
              <w:instrText xml:space="preserve"> PAGEREF _Toc385409444 \h </w:instrText>
            </w:r>
            <w:r>
              <w:rPr>
                <w:noProof/>
                <w:webHidden/>
              </w:rPr>
            </w:r>
            <w:r>
              <w:rPr>
                <w:noProof/>
                <w:webHidden/>
              </w:rPr>
              <w:fldChar w:fldCharType="separate"/>
            </w:r>
            <w:r w:rsidR="00F645D6">
              <w:rPr>
                <w:noProof/>
                <w:webHidden/>
              </w:rPr>
              <w:t>29</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45" w:history="1">
            <w:r w:rsidRPr="00F358E5">
              <w:rPr>
                <w:rStyle w:val="Hiperhivatkozs"/>
                <w:noProof/>
                <w:highlight w:val="white"/>
              </w:rPr>
              <w:t xml:space="preserve">4.4.2. Előfeldolgozás </w:t>
            </w:r>
            <w:r w:rsidRPr="00F358E5">
              <w:rPr>
                <w:rStyle w:val="Hiperhivatkozs"/>
                <w:noProof/>
              </w:rPr>
              <w:t>morfológiai műveletek alkalmazásával</w:t>
            </w:r>
            <w:r>
              <w:rPr>
                <w:noProof/>
                <w:webHidden/>
              </w:rPr>
              <w:tab/>
            </w:r>
            <w:r>
              <w:rPr>
                <w:noProof/>
                <w:webHidden/>
              </w:rPr>
              <w:fldChar w:fldCharType="begin"/>
            </w:r>
            <w:r>
              <w:rPr>
                <w:noProof/>
                <w:webHidden/>
              </w:rPr>
              <w:instrText xml:space="preserve"> PAGEREF _Toc385409445 \h </w:instrText>
            </w:r>
            <w:r>
              <w:rPr>
                <w:noProof/>
                <w:webHidden/>
              </w:rPr>
            </w:r>
            <w:r>
              <w:rPr>
                <w:noProof/>
                <w:webHidden/>
              </w:rPr>
              <w:fldChar w:fldCharType="separate"/>
            </w:r>
            <w:r w:rsidR="00F645D6">
              <w:rPr>
                <w:noProof/>
                <w:webHidden/>
              </w:rPr>
              <w:t>30</w:t>
            </w:r>
            <w:r>
              <w:rPr>
                <w:noProof/>
                <w:webHidden/>
              </w:rPr>
              <w:fldChar w:fldCharType="end"/>
            </w:r>
          </w:hyperlink>
        </w:p>
        <w:p w:rsidR="006B6C31" w:rsidRDefault="006B6C31">
          <w:pPr>
            <w:pStyle w:val="TJ3"/>
            <w:tabs>
              <w:tab w:val="right" w:leader="dot" w:pos="9062"/>
            </w:tabs>
            <w:rPr>
              <w:rFonts w:asciiTheme="minorHAnsi" w:eastAsiaTheme="minorEastAsia" w:hAnsiTheme="minorHAnsi" w:cstheme="minorBidi"/>
              <w:noProof/>
              <w:sz w:val="22"/>
              <w:szCs w:val="22"/>
            </w:rPr>
          </w:pPr>
          <w:hyperlink w:anchor="_Toc385409446" w:history="1">
            <w:r w:rsidRPr="00F358E5">
              <w:rPr>
                <w:rStyle w:val="Hiperhivatkozs"/>
                <w:noProof/>
                <w:highlight w:val="white"/>
              </w:rPr>
              <w:t>4.4.3. Esőcseppek felismerése hibrid szegmentáló algoritmussal</w:t>
            </w:r>
            <w:r>
              <w:rPr>
                <w:noProof/>
                <w:webHidden/>
              </w:rPr>
              <w:tab/>
            </w:r>
            <w:r>
              <w:rPr>
                <w:noProof/>
                <w:webHidden/>
              </w:rPr>
              <w:fldChar w:fldCharType="begin"/>
            </w:r>
            <w:r>
              <w:rPr>
                <w:noProof/>
                <w:webHidden/>
              </w:rPr>
              <w:instrText xml:space="preserve"> PAGEREF _Toc385409446 \h </w:instrText>
            </w:r>
            <w:r>
              <w:rPr>
                <w:noProof/>
                <w:webHidden/>
              </w:rPr>
            </w:r>
            <w:r>
              <w:rPr>
                <w:noProof/>
                <w:webHidden/>
              </w:rPr>
              <w:fldChar w:fldCharType="separate"/>
            </w:r>
            <w:r w:rsidR="00F645D6">
              <w:rPr>
                <w:noProof/>
                <w:webHidden/>
              </w:rPr>
              <w:t>30</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47" w:history="1">
            <w:r w:rsidRPr="00F358E5">
              <w:rPr>
                <w:rStyle w:val="Hiperhivatkozs"/>
                <w:noProof/>
                <w:highlight w:val="white"/>
              </w:rPr>
              <w:t>4.5. Kezdeti és befejeződési időpont becslése</w:t>
            </w:r>
            <w:r>
              <w:rPr>
                <w:noProof/>
                <w:webHidden/>
              </w:rPr>
              <w:tab/>
            </w:r>
            <w:r>
              <w:rPr>
                <w:noProof/>
                <w:webHidden/>
              </w:rPr>
              <w:fldChar w:fldCharType="begin"/>
            </w:r>
            <w:r>
              <w:rPr>
                <w:noProof/>
                <w:webHidden/>
              </w:rPr>
              <w:instrText xml:space="preserve"> PAGEREF _Toc385409447 \h </w:instrText>
            </w:r>
            <w:r>
              <w:rPr>
                <w:noProof/>
                <w:webHidden/>
              </w:rPr>
            </w:r>
            <w:r>
              <w:rPr>
                <w:noProof/>
                <w:webHidden/>
              </w:rPr>
              <w:fldChar w:fldCharType="separate"/>
            </w:r>
            <w:r w:rsidR="00F645D6">
              <w:rPr>
                <w:noProof/>
                <w:webHidden/>
              </w:rPr>
              <w:t>31</w:t>
            </w:r>
            <w:r>
              <w:rPr>
                <w:noProof/>
                <w:webHidden/>
              </w:rPr>
              <w:fldChar w:fldCharType="end"/>
            </w:r>
          </w:hyperlink>
        </w:p>
        <w:p w:rsidR="006B6C31" w:rsidRDefault="006B6C31">
          <w:pPr>
            <w:pStyle w:val="TJ1"/>
            <w:rPr>
              <w:rFonts w:asciiTheme="minorHAnsi" w:eastAsiaTheme="minorEastAsia" w:hAnsiTheme="minorHAnsi" w:cstheme="minorBidi"/>
              <w:noProof/>
              <w:sz w:val="22"/>
              <w:szCs w:val="22"/>
            </w:rPr>
          </w:pPr>
          <w:hyperlink w:anchor="_Toc385409448" w:history="1">
            <w:r w:rsidRPr="00F358E5">
              <w:rPr>
                <w:rStyle w:val="Hiperhivatkozs"/>
                <w:noProof/>
              </w:rPr>
              <w:t>4.6. Elért eredmények</w:t>
            </w:r>
            <w:r>
              <w:rPr>
                <w:noProof/>
                <w:webHidden/>
              </w:rPr>
              <w:tab/>
            </w:r>
            <w:r>
              <w:rPr>
                <w:noProof/>
                <w:webHidden/>
              </w:rPr>
              <w:fldChar w:fldCharType="begin"/>
            </w:r>
            <w:r>
              <w:rPr>
                <w:noProof/>
                <w:webHidden/>
              </w:rPr>
              <w:instrText xml:space="preserve"> PAGEREF _Toc385409448 \h </w:instrText>
            </w:r>
            <w:r>
              <w:rPr>
                <w:noProof/>
                <w:webHidden/>
              </w:rPr>
            </w:r>
            <w:r>
              <w:rPr>
                <w:noProof/>
                <w:webHidden/>
              </w:rPr>
              <w:fldChar w:fldCharType="separate"/>
            </w:r>
            <w:r w:rsidR="00F645D6">
              <w:rPr>
                <w:noProof/>
                <w:webHidden/>
              </w:rPr>
              <w:t>32</w:t>
            </w:r>
            <w:r>
              <w:rPr>
                <w:noProof/>
                <w:webHidden/>
              </w:rPr>
              <w:fldChar w:fldCharType="end"/>
            </w:r>
          </w:hyperlink>
        </w:p>
        <w:p w:rsidR="006B6C31" w:rsidRDefault="006B6C31">
          <w:pPr>
            <w:pStyle w:val="TJ1"/>
            <w:rPr>
              <w:rFonts w:asciiTheme="minorHAnsi" w:eastAsiaTheme="minorEastAsia" w:hAnsiTheme="minorHAnsi" w:cstheme="minorBidi"/>
              <w:noProof/>
              <w:sz w:val="22"/>
              <w:szCs w:val="22"/>
            </w:rPr>
          </w:pPr>
          <w:hyperlink w:anchor="_Toc385409449" w:history="1">
            <w:r w:rsidRPr="00F358E5">
              <w:rPr>
                <w:rStyle w:val="Hiperhivatkozs"/>
                <w:noProof/>
              </w:rPr>
              <w:t>5. Összegzés</w:t>
            </w:r>
            <w:r>
              <w:rPr>
                <w:noProof/>
                <w:webHidden/>
              </w:rPr>
              <w:tab/>
            </w:r>
            <w:r>
              <w:rPr>
                <w:noProof/>
                <w:webHidden/>
              </w:rPr>
              <w:fldChar w:fldCharType="begin"/>
            </w:r>
            <w:r>
              <w:rPr>
                <w:noProof/>
                <w:webHidden/>
              </w:rPr>
              <w:instrText xml:space="preserve"> PAGEREF _Toc385409449 \h </w:instrText>
            </w:r>
            <w:r>
              <w:rPr>
                <w:noProof/>
                <w:webHidden/>
              </w:rPr>
            </w:r>
            <w:r>
              <w:rPr>
                <w:noProof/>
                <w:webHidden/>
              </w:rPr>
              <w:fldChar w:fldCharType="separate"/>
            </w:r>
            <w:r w:rsidR="00F645D6">
              <w:rPr>
                <w:noProof/>
                <w:webHidden/>
              </w:rPr>
              <w:t>33</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50" w:history="1">
            <w:r w:rsidRPr="00F358E5">
              <w:rPr>
                <w:rStyle w:val="Hiperhivatkozs"/>
                <w:noProof/>
              </w:rPr>
              <w:t>5.1. Elért eredmények</w:t>
            </w:r>
            <w:r>
              <w:rPr>
                <w:noProof/>
                <w:webHidden/>
              </w:rPr>
              <w:tab/>
            </w:r>
            <w:r>
              <w:rPr>
                <w:noProof/>
                <w:webHidden/>
              </w:rPr>
              <w:fldChar w:fldCharType="begin"/>
            </w:r>
            <w:r>
              <w:rPr>
                <w:noProof/>
                <w:webHidden/>
              </w:rPr>
              <w:instrText xml:space="preserve"> PAGEREF _Toc385409450 \h </w:instrText>
            </w:r>
            <w:r>
              <w:rPr>
                <w:noProof/>
                <w:webHidden/>
              </w:rPr>
            </w:r>
            <w:r>
              <w:rPr>
                <w:noProof/>
                <w:webHidden/>
              </w:rPr>
              <w:fldChar w:fldCharType="separate"/>
            </w:r>
            <w:r w:rsidR="00F645D6">
              <w:rPr>
                <w:noProof/>
                <w:webHidden/>
              </w:rPr>
              <w:t>33</w:t>
            </w:r>
            <w:r>
              <w:rPr>
                <w:noProof/>
                <w:webHidden/>
              </w:rPr>
              <w:fldChar w:fldCharType="end"/>
            </w:r>
          </w:hyperlink>
        </w:p>
        <w:p w:rsidR="006B6C31" w:rsidRDefault="006B6C31">
          <w:pPr>
            <w:pStyle w:val="TJ2"/>
            <w:tabs>
              <w:tab w:val="right" w:leader="dot" w:pos="9062"/>
            </w:tabs>
            <w:rPr>
              <w:rFonts w:asciiTheme="minorHAnsi" w:eastAsiaTheme="minorEastAsia" w:hAnsiTheme="minorHAnsi" w:cstheme="minorBidi"/>
              <w:noProof/>
              <w:sz w:val="22"/>
              <w:szCs w:val="22"/>
            </w:rPr>
          </w:pPr>
          <w:hyperlink w:anchor="_Toc385409451" w:history="1">
            <w:r w:rsidRPr="00F358E5">
              <w:rPr>
                <w:rStyle w:val="Hiperhivatkozs"/>
                <w:noProof/>
              </w:rPr>
              <w:t>5.2. Továbbfejlesztési lehetőségek</w:t>
            </w:r>
            <w:r>
              <w:rPr>
                <w:noProof/>
                <w:webHidden/>
              </w:rPr>
              <w:tab/>
            </w:r>
            <w:r>
              <w:rPr>
                <w:noProof/>
                <w:webHidden/>
              </w:rPr>
              <w:fldChar w:fldCharType="begin"/>
            </w:r>
            <w:r>
              <w:rPr>
                <w:noProof/>
                <w:webHidden/>
              </w:rPr>
              <w:instrText xml:space="preserve"> PAGEREF _Toc385409451 \h </w:instrText>
            </w:r>
            <w:r>
              <w:rPr>
                <w:noProof/>
                <w:webHidden/>
              </w:rPr>
            </w:r>
            <w:r>
              <w:rPr>
                <w:noProof/>
                <w:webHidden/>
              </w:rPr>
              <w:fldChar w:fldCharType="separate"/>
            </w:r>
            <w:r w:rsidR="00F645D6">
              <w:rPr>
                <w:noProof/>
                <w:webHidden/>
              </w:rPr>
              <w:t>33</w:t>
            </w:r>
            <w:r>
              <w:rPr>
                <w:noProof/>
                <w:webHidden/>
              </w:rPr>
              <w:fldChar w:fldCharType="end"/>
            </w:r>
          </w:hyperlink>
        </w:p>
        <w:p w:rsidR="006B6C31" w:rsidRDefault="006B6C31">
          <w:pPr>
            <w:pStyle w:val="TJ1"/>
            <w:rPr>
              <w:rFonts w:asciiTheme="minorHAnsi" w:eastAsiaTheme="minorEastAsia" w:hAnsiTheme="minorHAnsi" w:cstheme="minorBidi"/>
              <w:noProof/>
              <w:sz w:val="22"/>
              <w:szCs w:val="22"/>
            </w:rPr>
          </w:pPr>
          <w:hyperlink w:anchor="_Toc385409452" w:history="1">
            <w:r w:rsidRPr="00F358E5">
              <w:rPr>
                <w:rStyle w:val="Hiperhivatkozs"/>
                <w:noProof/>
              </w:rPr>
              <w:t>Irodalomjegyzék</w:t>
            </w:r>
            <w:r>
              <w:rPr>
                <w:noProof/>
                <w:webHidden/>
              </w:rPr>
              <w:tab/>
            </w:r>
            <w:r>
              <w:rPr>
                <w:noProof/>
                <w:webHidden/>
              </w:rPr>
              <w:fldChar w:fldCharType="begin"/>
            </w:r>
            <w:r>
              <w:rPr>
                <w:noProof/>
                <w:webHidden/>
              </w:rPr>
              <w:instrText xml:space="preserve"> PAGEREF _Toc385409452 \h </w:instrText>
            </w:r>
            <w:r>
              <w:rPr>
                <w:noProof/>
                <w:webHidden/>
              </w:rPr>
            </w:r>
            <w:r>
              <w:rPr>
                <w:noProof/>
                <w:webHidden/>
              </w:rPr>
              <w:fldChar w:fldCharType="separate"/>
            </w:r>
            <w:r w:rsidR="00F645D6">
              <w:rPr>
                <w:noProof/>
                <w:webHidden/>
              </w:rPr>
              <w:t>34</w:t>
            </w:r>
            <w:r>
              <w:rPr>
                <w:noProof/>
                <w:webHidden/>
              </w:rPr>
              <w:fldChar w:fldCharType="end"/>
            </w:r>
          </w:hyperlink>
        </w:p>
        <w:p w:rsidR="00AF24CC" w:rsidRDefault="00F83563">
          <w:r>
            <w:rPr>
              <w:b/>
              <w:bCs/>
            </w:rPr>
            <w:fldChar w:fldCharType="end"/>
          </w:r>
        </w:p>
      </w:sdtContent>
    </w:sdt>
    <w:p w:rsidR="00AF24CC" w:rsidRPr="00AF24CC" w:rsidRDefault="00AF24CC" w:rsidP="00AF24CC"/>
    <w:p w:rsidR="0094134C" w:rsidRPr="00E05D93" w:rsidRDefault="00F2142D" w:rsidP="001251E3">
      <w:pPr>
        <w:pStyle w:val="Cmsor1"/>
      </w:pPr>
      <w:r w:rsidRPr="00E05D93">
        <w:br w:type="page"/>
      </w:r>
      <w:bookmarkStart w:id="1" w:name="_Toc369881013"/>
      <w:bookmarkStart w:id="2" w:name="_Toc371356718"/>
      <w:bookmarkStart w:id="3" w:name="_Toc385287709"/>
      <w:bookmarkStart w:id="4" w:name="_Toc369881017"/>
      <w:bookmarkStart w:id="5" w:name="_Toc385409414"/>
      <w:r w:rsidR="0094134C" w:rsidRPr="00E05D93">
        <w:lastRenderedPageBreak/>
        <w:t xml:space="preserve">1. Rendszer </w:t>
      </w:r>
      <w:r w:rsidR="0094134C" w:rsidRPr="001251E3">
        <w:t>célja</w:t>
      </w:r>
      <w:bookmarkEnd w:id="1"/>
      <w:bookmarkEnd w:id="2"/>
      <w:bookmarkEnd w:id="3"/>
      <w:bookmarkEnd w:id="5"/>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pság az időjárási jelenségek fel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w:t>
      </w:r>
      <w:proofErr w:type="spellStart"/>
      <w:r w:rsidR="00696A73">
        <w:t>búrával</w:t>
      </w:r>
      <w:proofErr w:type="spellEnd"/>
      <w:r w:rsidR="00696A73">
        <w:t xml:space="preserve"> és fűtő rendszerrel együtt, amivel a képek mennyiségét tovább növelhettük. Így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hetővé tette a pontos tesztelés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léseikre hagyatkozva végzik, ami</w:t>
      </w:r>
      <w:r w:rsidR="00D665D3">
        <w:rPr>
          <w:rStyle w:val="null"/>
        </w:rPr>
        <w:t xml:space="preserve"> általában</w:t>
      </w:r>
      <w:r>
        <w:rPr>
          <w:rStyle w:val="null"/>
        </w:rPr>
        <w:t xml:space="preserve"> pontatlan. Az emberi értékelés akkor is szubjektív, ha több fő vizsgálja ugyanazt a felhőzetet. Egy ismert probléma a</w:t>
      </w:r>
      <w:r w:rsidR="00D665D3">
        <w:rPr>
          <w:rStyle w:val="null"/>
        </w:rPr>
        <w:t>z ún.</w:t>
      </w:r>
      <w:r>
        <w:rPr>
          <w:rStyle w:val="null"/>
        </w:rPr>
        <w:t xml:space="preserve"> „</w:t>
      </w:r>
      <w:proofErr w:type="spellStart"/>
      <w:r>
        <w:rPr>
          <w:rStyle w:val="null"/>
        </w:rPr>
        <w:t>packing</w:t>
      </w:r>
      <w:proofErr w:type="spellEnd"/>
      <w:r>
        <w:rPr>
          <w:rStyle w:val="null"/>
        </w:rPr>
        <w:t xml:space="preserve"> </w:t>
      </w:r>
      <w:proofErr w:type="spellStart"/>
      <w:r>
        <w:rPr>
          <w:rStyle w:val="null"/>
        </w:rPr>
        <w:t>effect</w:t>
      </w:r>
      <w:proofErr w:type="spellEnd"/>
      <w:r>
        <w:rPr>
          <w:rStyle w:val="null"/>
        </w:rPr>
        <w: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D665D3">
        <w:rPr>
          <w:rStyle w:val="null"/>
        </w:rPr>
        <w:t xml:space="preserve"> pedig</w:t>
      </w:r>
      <w:r>
        <w:rPr>
          <w:rStyle w:val="null"/>
        </w:rPr>
        <w:t xml:space="preserve"> az észlelőket műszerek t</w:t>
      </w:r>
      <w:r w:rsidR="00D665D3">
        <w:rPr>
          <w:rStyle w:val="null"/>
        </w:rPr>
        <w:t>ámogatják az állomásokon, így e meteorológiai tulajdonságokat</w:t>
      </w:r>
      <w:r>
        <w:rPr>
          <w:rStyle w:val="null"/>
        </w:rPr>
        <w:t xml:space="preserve"> pontosan tudják feljegyezni. </w:t>
      </w:r>
      <w:r w:rsidR="00D665D3">
        <w:rPr>
          <w:rStyle w:val="null"/>
        </w:rPr>
        <w:t>M</w:t>
      </w:r>
      <w:r>
        <w:rPr>
          <w:rStyle w:val="null"/>
        </w:rPr>
        <w:t>egállapítható, hogy igazán pontos eredmény a</w:t>
      </w:r>
      <w:r w:rsidR="0064568D">
        <w:rPr>
          <w:rStyle w:val="null"/>
        </w:rPr>
        <w:t>z</w:t>
      </w:r>
      <w:r>
        <w:rPr>
          <w:rStyle w:val="null"/>
        </w:rPr>
        <w:t xml:space="preserve"> informatikai rendszerek és az emberi becslések együttes alkalmazásával kaphatunk.</w:t>
      </w:r>
    </w:p>
    <w:p w:rsidR="0094134C" w:rsidRPr="00E05D93" w:rsidRDefault="008A0F68" w:rsidP="00D665D3">
      <w:pPr>
        <w:spacing w:before="120"/>
        <w:ind w:firstLine="426"/>
      </w:pPr>
      <w:r>
        <w:t>A programot a kapott képek segítségével pontosítottuk, elemeztük a működést, és új funkciókkal egészítettük ki. Ezen kívül létrehoztunk egy közös felhasználói felületet az egyes részek kezelésére, így az egész rendszer könnyen átlátható</w:t>
      </w:r>
      <w:r w:rsidR="001F538A">
        <w:t>vá</w:t>
      </w:r>
      <w:r>
        <w:t xml:space="preserve"> és kezelhető</w:t>
      </w:r>
      <w:r w:rsidR="001F538A">
        <w:t>vé vált</w:t>
      </w:r>
      <w:r w:rsidR="006073A8">
        <w:t>, és ilyen módon a külön "feladatok" fel is használhatják egymás eredményeit</w:t>
      </w:r>
      <w:r w:rsidR="00EB09C8">
        <w:t>, amennyiben szükséges</w:t>
      </w:r>
      <w:r>
        <w:t>.</w:t>
      </w:r>
      <w:r w:rsidR="00D665D3">
        <w:t xml:space="preserve"> Programunkkal</w:t>
      </w:r>
      <w:r w:rsidR="0094134C" w:rsidRPr="00E05D93">
        <w:t xml:space="preserve"> te</w:t>
      </w:r>
      <w:r w:rsidR="00D665D3">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lastRenderedPageBreak/>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proofErr w:type="gramStart"/>
      <w:r w:rsidRPr="00E05D93">
        <w:t>Az OMSZ</w:t>
      </w:r>
      <w:proofErr w:type="gramEnd"/>
      <w:r w:rsidR="003B7ECE">
        <w:t xml:space="preserve"> </w:t>
      </w:r>
      <w:r w:rsidR="00F8356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F83563">
        <w:fldChar w:fldCharType="separate"/>
      </w:r>
      <w:r w:rsidR="003B7ECE" w:rsidRPr="003B7ECE">
        <w:rPr>
          <w:noProof/>
        </w:rPr>
        <w:t>[1]</w:t>
      </w:r>
      <w:r w:rsidR="00F83563">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 és egyedi fűtésrendszere van</w:t>
      </w:r>
      <w:r w:rsidR="00455F44">
        <w:t xml:space="preserve"> (lásd</w:t>
      </w:r>
      <w:r w:rsidR="00DA24E5">
        <w:t xml:space="preserve"> </w:t>
      </w:r>
      <w:r w:rsidR="00EF229D">
        <w:t>1</w:t>
      </w:r>
      <w:r w:rsidR="00DA24E5">
        <w:t>. ábra</w:t>
      </w:r>
      <w:r w:rsidR="00455F44">
        <w:t>)</w:t>
      </w:r>
      <w:r w:rsidRPr="00E05D93">
        <w:t>. A kamerák jelenleg 10 perces időközökkel készítenek 1-1 képet, viszont a programunk egyes funkcióihoz egymás után gyorsan elkészített képek szükségesek. Sajnos az OMSZ nem biztosítja számunkra azt, hogy a fényképezőgép mindig másodpercenként fényképezzen, mert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rsidR="008E56E3" w:rsidRPr="00D665D3" w:rsidRDefault="00F83563" w:rsidP="008E56E3">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p>
    <w:p w:rsidR="0094134C" w:rsidRPr="00E05D93" w:rsidRDefault="0094134C" w:rsidP="008E56E3">
      <w:pPr>
        <w:spacing w:before="120"/>
        <w:ind w:firstLine="426"/>
        <w:jc w:val="center"/>
      </w:pPr>
    </w:p>
    <w:p w:rsidR="00AA5240" w:rsidRPr="00E05D93" w:rsidRDefault="00AA5240" w:rsidP="00FD57B6">
      <w:pPr>
        <w:spacing w:after="160" w:line="259" w:lineRule="auto"/>
        <w:ind w:firstLine="0"/>
        <w:jc w:val="left"/>
      </w:pPr>
      <w:r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 xml:space="preserve">A meteorológiai észlelők az ég borultságát is vizsgálják. Ennek osztályozása egy 0-8 oktás rendszerben történik. Ha az érték 8, akkor az eget teljesen elfedik a felhők, míg 0-nál teljesen felhőtlen. Amennyiben azonban az értéket 8 oktának számoltuk, de van kis lyuk a felhőzeten, az értéket 7 oktának kell venni. Ugyan így 0 oktánál, ha egy kis felhő van az égen, már 1 okta az értéke. </w:t>
      </w:r>
      <w:proofErr w:type="gramStart"/>
      <w:r w:rsidRPr="00E05D93">
        <w:t xml:space="preserve">Ezen kívül fontos, hogy amennyiben 8 oktás felhőzetünk van, de az Cumulus típusú, feltételeznünk kell, hogy a felhők között lyukak vannak </w:t>
      </w:r>
      <w:r w:rsidR="00E4483C">
        <w:t>még akkor is, ha ez nem látszik,</w:t>
      </w:r>
      <w:r w:rsidRPr="00E05D93">
        <w:t xml:space="preserve"> és 7 oktának kell vennünk a borultságot.</w:t>
      </w:r>
      <w:proofErr w:type="gramEnd"/>
      <w:r w:rsidR="003B7ECE">
        <w:t xml:space="preserve"> </w:t>
      </w:r>
      <w:r w:rsidR="00F8356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F83563">
        <w:fldChar w:fldCharType="separate"/>
      </w:r>
      <w:r w:rsidR="003B7ECE" w:rsidRPr="003B7ECE">
        <w:rPr>
          <w:noProof/>
        </w:rPr>
        <w:t>[1]</w:t>
      </w:r>
      <w:r w:rsidR="00F83563">
        <w:fldChar w:fldCharType="end"/>
      </w:r>
    </w:p>
    <w:p w:rsidR="0094134C" w:rsidRDefault="0094134C" w:rsidP="00EC376B">
      <w:pPr>
        <w:spacing w:before="120"/>
        <w:ind w:firstLine="426"/>
      </w:pPr>
      <w:r w:rsidRPr="00E05D93">
        <w:t>Ha a felhőket el tudjuk különíteni az égtől, akkor ez az érték már könnyen kiszámítható a kamerán látható területre von</w:t>
      </w:r>
      <w:r w:rsidR="00EC376B" w:rsidRPr="00E05D93">
        <w:t xml:space="preserve">atkozóan. </w:t>
      </w:r>
      <w:r w:rsidRPr="00E05D93">
        <w:t xml:space="preserve">A borultság vizsgálatot a meteorológiánál jelenleg az észlelők végzik ránézéses becslés alapján. </w:t>
      </w:r>
      <w:r w:rsidR="00EC376B" w:rsidRPr="00E05D93">
        <w:t>Tehát a</w:t>
      </w:r>
      <w:r w:rsidRPr="00E05D93">
        <w:t xml:space="preserve">z első feladat számunkra a felhők detektálása, égtől való elkülönítése, </w:t>
      </w:r>
      <w:r w:rsidR="00EC376B" w:rsidRPr="00E05D93">
        <w:t>majd az imént említett feltételek mellett meg kell tudnunk határozni az ég oktában mért borultságát</w:t>
      </w:r>
      <w:r w:rsidR="00AF4298" w:rsidRPr="00E05D93">
        <w:t>.</w:t>
      </w:r>
    </w:p>
    <w:p w:rsidR="004C548A" w:rsidRDefault="004C548A" w:rsidP="005D510F">
      <w:r>
        <w:t>A felhők típusának megállapítása már egy összetettebb feladat. Míg a borultság vizsgálatban jelenleg a gépek pontosabbak, ebben a témakörben még az észlelők</w:t>
      </w:r>
      <w:r w:rsidR="0008634C">
        <w:t xml:space="preserve"> becsülik </w:t>
      </w:r>
      <w:proofErr w:type="gramStart"/>
      <w:r w:rsidR="0008634C">
        <w:t>meg</w:t>
      </w:r>
      <w:r w:rsidR="001266B5">
        <w:t xml:space="preserve"> </w:t>
      </w:r>
      <w:r w:rsidR="0008634C">
        <w:t xml:space="preserve"> </w:t>
      </w:r>
      <w:r w:rsidR="00FD57B6">
        <w:t>legpontosabb</w:t>
      </w:r>
      <w:proofErr w:type="gramEnd"/>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p alapján nem is megállapítható (földtől mért távolság).</w:t>
      </w:r>
      <w:r>
        <w:t xml:space="preserve"> </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4C548A" w:rsidP="004C548A">
      <w:pPr>
        <w:spacing w:before="120"/>
        <w:ind w:firstLine="426"/>
      </w:pPr>
      <w:r w:rsidRPr="00E05D93">
        <w:t>A felhőket magasság szerint 3 rétegbe, és ezeken belül 10 szintre oszthatjuk</w:t>
      </w:r>
      <w:r>
        <w:t xml:space="preserve"> (lásd </w:t>
      </w:r>
      <w:r w:rsidR="005D510F">
        <w:t>1</w:t>
      </w:r>
      <w:r>
        <w:t>. táblázat)</w:t>
      </w:r>
      <w:r w:rsidRPr="00E05D93">
        <w:t>. A szintek jelentik a különböző típusokat, de ha igazán részletesek akarunk lenni, akkor még ezeket is</w:t>
      </w:r>
      <w:r>
        <w:t xml:space="preserve"> tovább oszthatjuk altípusokra. </w:t>
      </w:r>
      <w:proofErr w:type="gramStart"/>
      <w:r>
        <w:t>Az alábbi adatokat a</w:t>
      </w:r>
      <w:r w:rsidR="003B7ECE">
        <w:t xml:space="preserve"> </w:t>
      </w:r>
      <w:proofErr w:type="gramEnd"/>
      <w:r w:rsidR="00F83563">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F83563">
        <w:fldChar w:fldCharType="separate"/>
      </w:r>
      <w:r w:rsidR="003B7ECE" w:rsidRPr="003B7ECE">
        <w:rPr>
          <w:noProof/>
        </w:rPr>
        <w:t>[2]</w:t>
      </w:r>
      <w:r w:rsidR="00F83563">
        <w:fldChar w:fldCharType="end"/>
      </w:r>
      <w:proofErr w:type="gramStart"/>
      <w:r>
        <w:t xml:space="preserve"> könyvben leírtak alapján és az</w:t>
      </w:r>
      <w:proofErr w:type="gramEnd"/>
      <w:r w:rsidR="003B7ECE">
        <w:t xml:space="preserve"> </w:t>
      </w:r>
      <w:r w:rsidR="00F8356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F83563">
        <w:fldChar w:fldCharType="separate"/>
      </w:r>
      <w:r w:rsidR="003B7ECE" w:rsidRPr="003B7ECE">
        <w:rPr>
          <w:noProof/>
        </w:rPr>
        <w:t>[1]</w:t>
      </w:r>
      <w:r w:rsidR="00F83563">
        <w:fldChar w:fldCharType="end"/>
      </w:r>
      <w:r>
        <w:t xml:space="preserve"> specifikációból gyűjtöttük össze.</w:t>
      </w:r>
    </w:p>
    <w:p w:rsidR="004C548A" w:rsidRPr="00CF1FA8" w:rsidRDefault="004C548A" w:rsidP="004C548A">
      <w:pPr>
        <w:spacing w:before="120"/>
        <w:ind w:firstLine="426"/>
      </w:pPr>
      <w:r w:rsidRPr="00CF1FA8">
        <w:t xml:space="preserve">Magasan lévő felhők a </w:t>
      </w:r>
      <w:proofErr w:type="spellStart"/>
      <w:r w:rsidRPr="00CF1FA8">
        <w:t>Cirrus</w:t>
      </w:r>
      <w:proofErr w:type="spellEnd"/>
      <w:r w:rsidRPr="00CF1FA8">
        <w:t xml:space="preserve">, </w:t>
      </w:r>
      <w:proofErr w:type="spellStart"/>
      <w:r w:rsidRPr="00CF1FA8">
        <w:t>Cirrocumulus</w:t>
      </w:r>
      <w:proofErr w:type="spellEnd"/>
      <w:r w:rsidRPr="00CF1FA8">
        <w:t xml:space="preserve"> és a </w:t>
      </w:r>
      <w:proofErr w:type="spellStart"/>
      <w:r w:rsidRPr="00CF1FA8">
        <w:t>Cirrostratus</w:t>
      </w:r>
      <w:proofErr w:type="spellEnd"/>
      <w:r w:rsidRPr="00CF1FA8">
        <w:t>. Ezekre egységesen igaz, hogy 6000m fölött helyezkednek el, jégkristályokból állnak és nem adnak csapadékot.</w:t>
      </w:r>
    </w:p>
    <w:p w:rsidR="004C548A" w:rsidRPr="00CF1FA8" w:rsidRDefault="004C548A" w:rsidP="004C548A">
      <w:pPr>
        <w:spacing w:before="120"/>
        <w:ind w:firstLine="426"/>
      </w:pPr>
      <w:r w:rsidRPr="00CF1FA8">
        <w:t xml:space="preserve">A </w:t>
      </w:r>
      <w:proofErr w:type="spellStart"/>
      <w:r w:rsidRPr="00CF1FA8">
        <w:t>Cirrus</w:t>
      </w:r>
      <w:proofErr w:type="spellEnd"/>
      <w:r w:rsidRPr="00CF1FA8">
        <w:t xml:space="preserve"> egy világos színű, szálas szerkezetű magasan elhelyezkedő felhő. Általában egyszerre csak kevés - néhány okta - van belőle az égen. Érdekesség, hog</w:t>
      </w:r>
      <w:r>
        <w:t xml:space="preserve">y gyakran a repülőgépek </w:t>
      </w:r>
      <w:proofErr w:type="spellStart"/>
      <w:r>
        <w:t>kondenz</w:t>
      </w:r>
      <w:proofErr w:type="spellEnd"/>
      <w:r>
        <w:t xml:space="preserve"> </w:t>
      </w:r>
      <w:r w:rsidRPr="00CF1FA8">
        <w:t xml:space="preserve">csíkja is </w:t>
      </w:r>
      <w:proofErr w:type="spellStart"/>
      <w:r w:rsidRPr="00CF1FA8">
        <w:t>Cirrus-szá</w:t>
      </w:r>
      <w:proofErr w:type="spellEnd"/>
      <w:r w:rsidRPr="00CF1FA8">
        <w:t xml:space="preserve"> alakul, ha sokáig megmarad (és ez nem baj, nem kell </w:t>
      </w:r>
      <w:proofErr w:type="spellStart"/>
      <w:r w:rsidRPr="00CF1FA8">
        <w:t>leszürni</w:t>
      </w:r>
      <w:proofErr w:type="spellEnd"/>
      <w:r w:rsidRPr="00CF1FA8">
        <w:t xml:space="preserve"> a felhők közül).</w:t>
      </w:r>
    </w:p>
    <w:p w:rsidR="004C548A" w:rsidRPr="00CF1FA8" w:rsidRDefault="004C548A" w:rsidP="004C548A">
      <w:pPr>
        <w:spacing w:before="120"/>
        <w:ind w:firstLine="426"/>
      </w:pPr>
      <w:r w:rsidRPr="00CF1FA8">
        <w:t xml:space="preserve">A </w:t>
      </w:r>
      <w:proofErr w:type="spellStart"/>
      <w:r w:rsidRPr="00CF1FA8">
        <w:t>Cirrocumulust</w:t>
      </w:r>
      <w:proofErr w:type="spellEnd"/>
      <w:r w:rsidRPr="00CF1FA8">
        <w:t xml:space="preserve"> a köznyelv "bárányfelhő"</w:t>
      </w:r>
      <w:proofErr w:type="spellStart"/>
      <w:r w:rsidRPr="00CF1FA8">
        <w:t>-nek</w:t>
      </w:r>
      <w:proofErr w:type="spellEnd"/>
      <w:r w:rsidRPr="00CF1FA8">
        <w:t xml:space="preserve">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 xml:space="preserve">A </w:t>
      </w:r>
      <w:proofErr w:type="spellStart"/>
      <w:r w:rsidRPr="00CF1FA8">
        <w:t>Cirrostratus</w:t>
      </w:r>
      <w:proofErr w:type="spellEnd"/>
      <w:r w:rsidRPr="00CF1FA8">
        <w:t xml:space="preserve"> egy magasan elhelyezkedő egybefüggő fátyolfelhő. Képes az egész eget beborítani. Különleges ismertetőjele, hogy nagyon hasonlít az </w:t>
      </w:r>
      <w:proofErr w:type="spellStart"/>
      <w:r w:rsidRPr="00CF1FA8">
        <w:t>Altostratusra</w:t>
      </w:r>
      <w:proofErr w:type="spellEnd"/>
      <w:r w:rsidRPr="00CF1FA8">
        <w:t>, de átlátszik rajta a Nap, és körülötte Halo jelenség alakul ki, tehát egy gyűrű látszik.</w:t>
      </w:r>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lastRenderedPageBreak/>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0">
              <w:proofErr w:type="spellStart"/>
              <w:r w:rsidR="003B7ECE" w:rsidRPr="00E05D93">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1">
              <w:proofErr w:type="spellStart"/>
              <w:r w:rsidR="003B7ECE" w:rsidRPr="00E05D93">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2">
              <w:proofErr w:type="spellStart"/>
              <w:r w:rsidR="003B7ECE" w:rsidRPr="00E05D93">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3">
              <w:proofErr w:type="spellStart"/>
              <w:r w:rsidR="003B7ECE" w:rsidRPr="00E05D93">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4">
              <w:proofErr w:type="spellStart"/>
              <w:r w:rsidR="003B7ECE" w:rsidRPr="00E05D93">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5">
              <w:proofErr w:type="spellStart"/>
              <w:r w:rsidR="003B7ECE" w:rsidRPr="00E05D93">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a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6">
              <w:proofErr w:type="spellStart"/>
              <w:r w:rsidR="003B7ECE" w:rsidRPr="00E05D93">
                <w:rPr>
                  <w:sz w:val="18"/>
                  <w:szCs w:val="18"/>
                </w:rPr>
                <w:t>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a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a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8">
              <w:proofErr w:type="spellStart"/>
              <w:r w:rsidR="003B7ECE" w:rsidRPr="00E05D93">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több szintet átfog</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C1DF3" w:rsidP="00A42D2C">
            <w:pPr>
              <w:spacing w:before="120"/>
              <w:ind w:firstLine="202"/>
              <w:rPr>
                <w:sz w:val="18"/>
                <w:szCs w:val="18"/>
              </w:rPr>
            </w:pPr>
            <w:hyperlink r:id="rId19">
              <w:proofErr w:type="spellStart"/>
              <w:r w:rsidR="003B7ECE" w:rsidRPr="00E05D93">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keepNext/>
              <w:spacing w:before="120"/>
              <w:ind w:firstLine="202"/>
              <w:rPr>
                <w:sz w:val="18"/>
                <w:szCs w:val="18"/>
              </w:rPr>
            </w:pPr>
            <w:r w:rsidRPr="00E05D93">
              <w:rPr>
                <w:sz w:val="18"/>
                <w:szCs w:val="18"/>
              </w:rPr>
              <w:t>több szintet átfog</w:t>
            </w:r>
          </w:p>
        </w:tc>
      </w:tr>
    </w:tbl>
    <w:p w:rsidR="004C548A" w:rsidRPr="00BC474A" w:rsidRDefault="00F83563"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 xml:space="preserve">A középmagasan elhelyezkedő felhők 2500-6000m között találhatók. Típusai az </w:t>
      </w:r>
      <w:proofErr w:type="spellStart"/>
      <w:r w:rsidRPr="00CF1FA8">
        <w:t>Altocumulus</w:t>
      </w:r>
      <w:proofErr w:type="spellEnd"/>
      <w:r w:rsidRPr="00CF1FA8">
        <w:t xml:space="preserve">, </w:t>
      </w:r>
      <w:proofErr w:type="spellStart"/>
      <w:r w:rsidRPr="00CF1FA8">
        <w:t>Altostratus</w:t>
      </w:r>
      <w:proofErr w:type="spellEnd"/>
      <w:r w:rsidRPr="00CF1FA8">
        <w:t xml:space="preserve"> és </w:t>
      </w:r>
      <w:proofErr w:type="spellStart"/>
      <w:r w:rsidRPr="00CF1FA8">
        <w:t>Nimbostratus</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cumulus</w:t>
      </w:r>
      <w:proofErr w:type="spellEnd"/>
      <w:r w:rsidRPr="00CF1FA8">
        <w:t xml:space="preserve"> egy gomolyos, változatos színű középmagasan elhelyezkedő felhő. Nem csak a színe, hanem az alakja is változik, csapadék általában nem származik belőle, kivéve az AC7-et, amiből gyenge csapadék származhat. Változó mennyiségben van az égen, 1-7 </w:t>
      </w:r>
      <w:proofErr w:type="spellStart"/>
      <w:r w:rsidRPr="00CF1FA8">
        <w:t>oktáig</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stratus</w:t>
      </w:r>
      <w:proofErr w:type="spellEnd"/>
      <w:r w:rsidRPr="00CF1FA8">
        <w:t xml:space="preserve"> is középmagasan van, és a teljes eget beborítja. Általában egysíkú, egyszínű, és nem ad csapadékot. Két fajtája van. Az egyiken átlátszik a Nap és Halo-ja (gyűrűje) van, a másikon nem látszik át.</w:t>
      </w:r>
    </w:p>
    <w:p w:rsidR="004C548A" w:rsidRPr="00CF1FA8" w:rsidRDefault="004C548A" w:rsidP="004C548A">
      <w:pPr>
        <w:spacing w:before="120"/>
        <w:ind w:firstLine="426"/>
      </w:pPr>
      <w:r w:rsidRPr="00CF1FA8">
        <w:t xml:space="preserve">A </w:t>
      </w:r>
      <w:proofErr w:type="spellStart"/>
      <w:r w:rsidRPr="00CF1FA8">
        <w:t>Nimbostratus</w:t>
      </w:r>
      <w:proofErr w:type="spellEnd"/>
      <w:r w:rsidRPr="00CF1FA8">
        <w:t xml:space="preserve"> egy vastag, egész eget beborító, középmagasságban elhelyezkedő felhő. Több napig tartó eső vagy hó származhat belőle. Vastagsága miatt a Nap nem látszik át rajta. Nagyon hasonlít az </w:t>
      </w:r>
      <w:proofErr w:type="spellStart"/>
      <w:r w:rsidRPr="00CF1FA8">
        <w:t>Altostratusra</w:t>
      </w:r>
      <w:proofErr w:type="spellEnd"/>
      <w:r w:rsidRPr="00CF1FA8">
        <w:t xml:space="preserve">, ezért akkor mondhatjuk </w:t>
      </w:r>
      <w:proofErr w:type="spellStart"/>
      <w:r w:rsidRPr="00CF1FA8">
        <w:t>Nimbostratusnak</w:t>
      </w:r>
      <w:proofErr w:type="spellEnd"/>
      <w:r w:rsidRPr="00CF1FA8">
        <w:t xml:space="preserve"> egy felhő típusát, ha csapadék esik belőle. Egyedi jellemzője, hogy esőn és </w:t>
      </w:r>
      <w:r>
        <w:t>havon</w:t>
      </w:r>
      <w:r w:rsidRPr="00CF1FA8">
        <w:t xml:space="preserve"> kívül fagyott eső is származhat belőle.</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 xml:space="preserve">A </w:t>
      </w:r>
      <w:proofErr w:type="spellStart"/>
      <w:r w:rsidRPr="00CF1FA8">
        <w:t>Cumulonimbus</w:t>
      </w:r>
      <w:proofErr w:type="spellEnd"/>
      <w:r w:rsidRPr="00CF1FA8">
        <w:t xml:space="preserve"> a Cumulus egy továbbfejlődött változata</w:t>
      </w:r>
      <w:r>
        <w:t>. A</w:t>
      </w:r>
      <w:r w:rsidRPr="00CF1FA8">
        <w:t xml:space="preserve">kkor nevezzük így a felhőt, ha a Cumulus magassága átlép a </w:t>
      </w:r>
      <w:proofErr w:type="spellStart"/>
      <w:r w:rsidRPr="00CF1FA8">
        <w:t>közepmagas</w:t>
      </w:r>
      <w:proofErr w:type="spellEnd"/>
      <w:r w:rsidRPr="00CF1FA8">
        <w:t xml:space="preserve">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rPr>
        <w:lastRenderedPageBreak/>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F83563"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 xml:space="preserve">A </w:t>
      </w:r>
      <w:proofErr w:type="spellStart"/>
      <w:r w:rsidRPr="00CF1FA8">
        <w:t>Stratocumulus</w:t>
      </w:r>
      <w:proofErr w:type="spellEnd"/>
      <w:r w:rsidRPr="00CF1FA8">
        <w:t xml:space="preserve">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w:t>
      </w:r>
      <w:proofErr w:type="spellStart"/>
      <w:r w:rsidRPr="00CF1FA8">
        <w:t>Stratusnak</w:t>
      </w:r>
      <w:proofErr w:type="spellEnd"/>
      <w:r w:rsidRPr="00CF1FA8">
        <w:t xml:space="preserve"> </w:t>
      </w:r>
      <w:r>
        <w:t>két</w:t>
      </w:r>
      <w:r w:rsidRPr="00CF1FA8">
        <w:t xml:space="preserve"> fajtája lehet: </w:t>
      </w:r>
      <w:proofErr w:type="spellStart"/>
      <w:r w:rsidRPr="00CF1FA8">
        <w:t>Virga</w:t>
      </w:r>
      <w:proofErr w:type="spellEnd"/>
      <w:r w:rsidRPr="00CF1FA8">
        <w:t xml:space="preserve"> és </w:t>
      </w:r>
      <w:proofErr w:type="spellStart"/>
      <w:r w:rsidRPr="00CF1FA8">
        <w:t>Stratus</w:t>
      </w:r>
      <w:proofErr w:type="spellEnd"/>
      <w:r w:rsidRPr="00CF1FA8">
        <w:t xml:space="preserve">. A </w:t>
      </w:r>
      <w:proofErr w:type="spellStart"/>
      <w:r w:rsidRPr="00CF1FA8">
        <w:t>Virga</w:t>
      </w:r>
      <w:proofErr w:type="spellEnd"/>
      <w:r w:rsidRPr="00CF1FA8">
        <w:t xml:space="preserve"> csapadékos időben fordul elő, sötét, cafatos szélű, szálas szerkezetű, míg a </w:t>
      </w:r>
      <w:proofErr w:type="spellStart"/>
      <w:r w:rsidRPr="00CF1FA8">
        <w:t>Stratus</w:t>
      </w:r>
      <w:proofErr w:type="spellEnd"/>
      <w:r w:rsidRPr="00CF1FA8">
        <w:t xml:space="preserve">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w:t>
      </w:r>
      <w:proofErr w:type="spellStart"/>
      <w:r>
        <w:t>Stratus</w:t>
      </w:r>
      <w:proofErr w:type="spellEnd"/>
      <w:r>
        <w:t xml:space="preserve"> és Cumulus típusú felhők (lásd </w:t>
      </w:r>
      <w:r w:rsidR="0048716A">
        <w:t>2</w:t>
      </w:r>
      <w:r>
        <w:t xml:space="preserve">. ábra). Az elsőbe tartozik többek között a </w:t>
      </w:r>
      <w:proofErr w:type="spellStart"/>
      <w:r>
        <w:t>Stratus</w:t>
      </w:r>
      <w:proofErr w:type="spellEnd"/>
      <w:r>
        <w:t xml:space="preserve">, </w:t>
      </w:r>
      <w:proofErr w:type="spellStart"/>
      <w:r>
        <w:t>Cirrus</w:t>
      </w:r>
      <w:proofErr w:type="spellEnd"/>
      <w:r>
        <w:t xml:space="preserve">, </w:t>
      </w:r>
      <w:proofErr w:type="spellStart"/>
      <w:r>
        <w:t>Nimbostratus</w:t>
      </w:r>
      <w:proofErr w:type="spellEnd"/>
      <w:r>
        <w:t xml:space="preserve">, </w:t>
      </w:r>
      <w:proofErr w:type="spellStart"/>
      <w:r>
        <w:t>Altostratus</w:t>
      </w:r>
      <w:proofErr w:type="spellEnd"/>
      <w:r>
        <w:t xml:space="preserve">, a másodikba pedig a Cumulus, </w:t>
      </w:r>
      <w:proofErr w:type="spellStart"/>
      <w:r>
        <w:t>Cumulonimbus</w:t>
      </w:r>
      <w:proofErr w:type="spellEnd"/>
      <w:r>
        <w:t xml:space="preserve">, </w:t>
      </w:r>
      <w:proofErr w:type="spellStart"/>
      <w:r>
        <w:t>Altocumulus</w:t>
      </w:r>
      <w:proofErr w:type="spellEnd"/>
      <w:r>
        <w:t>. Programunk első verziójában ezek felismerése lesz a cél.</w:t>
      </w:r>
    </w:p>
    <w:p w:rsidR="004C548A" w:rsidRPr="00E05D93" w:rsidRDefault="004C548A" w:rsidP="004C548A">
      <w:pPr>
        <w:spacing w:before="120"/>
        <w:ind w:firstLine="426"/>
      </w:pPr>
      <w:r w:rsidRPr="00E05D93">
        <w:t xml:space="preserve">A </w:t>
      </w:r>
      <w:proofErr w:type="spellStart"/>
      <w:r w:rsidRPr="00E05D93">
        <w:t>Stratus</w:t>
      </w:r>
      <w:proofErr w:type="spellEnd"/>
      <w:r w:rsidRPr="00E05D93">
        <w:t xml:space="preserve"> és a Cumulus között az egyik legnagyobb különbséget az égen található mennyiségük, tehát az ég borultsága adja. Így egyértelmű, hogy ez a témakör szorosan összekapcsolódik a Borultság vizsgálat témájával. A Cumulus jellegű felhők 1-7 </w:t>
      </w:r>
      <w:proofErr w:type="spellStart"/>
      <w:r w:rsidRPr="00E05D93">
        <w:t>oktát</w:t>
      </w:r>
      <w:proofErr w:type="spellEnd"/>
      <w:r w:rsidRPr="00E05D93">
        <w:t xml:space="preserve"> boríthatnak be, míg a </w:t>
      </w:r>
      <w:proofErr w:type="spellStart"/>
      <w:r w:rsidRPr="00E05D93">
        <w:t>Stratus</w:t>
      </w:r>
      <w:proofErr w:type="spellEnd"/>
      <w:r w:rsidRPr="00E05D93">
        <w:t xml:space="preserve"> jellegűek leggyakrabban 7-8 </w:t>
      </w:r>
      <w:proofErr w:type="spellStart"/>
      <w:r w:rsidRPr="00E05D93">
        <w:t>oktát</w:t>
      </w:r>
      <w:proofErr w:type="spellEnd"/>
      <w:r w:rsidRPr="00E05D93">
        <w:t xml:space="preserve">.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w:t>
      </w:r>
      <w:proofErr w:type="spellStart"/>
      <w:r w:rsidRPr="00E05D93">
        <w:t>Stratus</w:t>
      </w:r>
      <w:proofErr w:type="spellEnd"/>
      <w:r w:rsidRPr="00E05D93">
        <w:t xml:space="preserve"> mindig közel egyszínű, míg a Cumulus rendkívül változatos sötétségű lehet.</w:t>
      </w:r>
    </w:p>
    <w:p w:rsidR="004C548A" w:rsidRPr="00E05D93" w:rsidRDefault="004C548A" w:rsidP="009B099A">
      <w:pPr>
        <w:spacing w:before="120"/>
        <w:ind w:firstLine="426"/>
      </w:pPr>
      <w:r>
        <w:t>Ebből a két szempontbó</w:t>
      </w:r>
      <w:r w:rsidRPr="00E05D93">
        <w:t xml:space="preserve">l már megállapítható, hogy a képen látható felhők melyik csoportba sorolhatók. Azonban van még egy probléma. Előfordulhat, hogy nem tiszta az idő, de a </w:t>
      </w:r>
      <w:proofErr w:type="spellStart"/>
      <w:r w:rsidRPr="00E05D93">
        <w:t>Cumulus-os</w:t>
      </w:r>
      <w:proofErr w:type="spellEnd"/>
      <w:r w:rsidRPr="00E05D93">
        <w:t xml:space="preserve"> felhőzet közel 8 okta, és így a lyuka</w:t>
      </w:r>
      <w:r w:rsidR="0048716A">
        <w:t xml:space="preserve">k a felhők között nem látszanak. </w:t>
      </w:r>
      <w:proofErr w:type="gramStart"/>
      <w:r w:rsidRPr="00E05D93">
        <w:t>Ez a fenti két szempont együttes figyelembe vételével kiküszöbölhető, ugyanis hiába nem látunk lyukat, a szakirodalmak szerint</w:t>
      </w:r>
      <w:r>
        <w:t xml:space="preserve"> (</w:t>
      </w:r>
      <w:proofErr w:type="gramEnd"/>
      <w:r w:rsidR="00F8356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F83563">
        <w:fldChar w:fldCharType="separate"/>
      </w:r>
      <w:r w:rsidR="003B7ECE" w:rsidRPr="003B7ECE">
        <w:rPr>
          <w:noProof/>
        </w:rPr>
        <w:t>[1]</w:t>
      </w:r>
      <w:r w:rsidR="00F83563">
        <w:fldChar w:fldCharType="end"/>
      </w:r>
      <w:proofErr w:type="gramStart"/>
      <w:r w:rsidR="003B7ECE">
        <w:t xml:space="preserve"> és </w:t>
      </w:r>
      <w:proofErr w:type="gramEnd"/>
      <w:r w:rsidR="00F83563">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F83563">
        <w:fldChar w:fldCharType="separate"/>
      </w:r>
      <w:r w:rsidR="003B7ECE" w:rsidRPr="003B7ECE">
        <w:rPr>
          <w:noProof/>
        </w:rPr>
        <w:t>[2]</w:t>
      </w:r>
      <w:r w:rsidR="00F83563">
        <w:fldChar w:fldCharType="end"/>
      </w:r>
      <w:proofErr w:type="gramStart"/>
      <w:r>
        <w:t>)</w:t>
      </w:r>
      <w:r w:rsidRPr="00E05D93">
        <w:t xml:space="preserve"> feltételezhetjük, hogy ott vannak, amennyiben a felhő színei</w:t>
      </w:r>
      <w:proofErr w:type="gramEnd"/>
      <w:r w:rsidRPr="00E05D93">
        <w:t xml:space="preserve"> </w:t>
      </w:r>
      <w:proofErr w:type="gramStart"/>
      <w:r w:rsidRPr="00E05D93">
        <w:t>több</w:t>
      </w:r>
      <w:proofErr w:type="gramEnd"/>
      <w:r w:rsidRPr="00E05D93">
        <w:t xml:space="preserve"> árnyalatot is felvesznek. Tehát a felhőnk Cumulus lesz</w:t>
      </w:r>
      <w:r>
        <w:t>, a borultsága pedig 7 okta</w:t>
      </w:r>
      <w:r w:rsidRPr="00E05D93">
        <w:t xml:space="preserve">. </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EC7750">
        <w:t>3</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94134C" w:rsidP="0048716A">
      <w:proofErr w:type="gramStart"/>
      <w:r w:rsidRPr="00E05D93">
        <w:t>Az elsőnek vizsgált lehetséges megoldás</w:t>
      </w:r>
      <w:r w:rsidR="00E90FC5">
        <w:t xml:space="preserve"> felhők detektálására</w:t>
      </w:r>
      <w:r w:rsidRPr="00E05D93">
        <w:t xml:space="preserve"> </w:t>
      </w:r>
      <w:r w:rsidR="00EB4E80">
        <w:t>a</w:t>
      </w:r>
      <w:proofErr w:type="gramEnd"/>
      <w:r w:rsidR="00EB4E80">
        <w:t xml:space="preserve"> </w:t>
      </w:r>
      <w:r w:rsidR="00F83563">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F83563">
        <w:fldChar w:fldCharType="separate"/>
      </w:r>
      <w:r w:rsidR="00503141" w:rsidRPr="00503141">
        <w:rPr>
          <w:noProof/>
        </w:rPr>
        <w:t>[3]</w:t>
      </w:r>
      <w:r w:rsidR="00F83563">
        <w:fldChar w:fldCharType="end"/>
      </w:r>
      <w:r w:rsidR="00EB4E80">
        <w:t xml:space="preserve"> műben ismertetett módszer. Ez egy</w:t>
      </w:r>
      <w:r w:rsidRPr="00E05D93">
        <w:t xml:space="preserve"> olyan hibrid küszöbölés</w:t>
      </w:r>
      <w:r w:rsidR="00EB4E80">
        <w:t>t ismertet</w:t>
      </w:r>
      <w:r w:rsidRPr="00E05D93">
        <w:t xml:space="preserve">, </w:t>
      </w:r>
      <w:r w:rsidR="00EB4E80">
        <w:t>a</w:t>
      </w:r>
      <w:r w:rsidRPr="00E05D93">
        <w:t xml:space="preserve">mely az információ kinyerésre éldetektálást használ, küszöbölésre pedig a </w:t>
      </w:r>
      <w:proofErr w:type="spellStart"/>
      <w:r w:rsidRPr="00E05D93">
        <w:t>P-tile</w:t>
      </w:r>
      <w:proofErr w:type="spellEnd"/>
      <w:r w:rsidRPr="00E05D93">
        <w:t xml:space="preserve"> módszert.</w:t>
      </w:r>
      <w:r w:rsidR="00AF2303" w:rsidRPr="00E05D93">
        <w:t xml:space="preserve"> </w:t>
      </w:r>
      <w:r w:rsidRPr="00E05D93">
        <w:t xml:space="preserve">Ebben az esetben mindig szürkeárnyalatos képpel dolgozunk. Feltesszük, hogy az objektum világosabb a háttérnél. Ezen kívül azt is állíthatjuk, hogy az objektumok a kép egy bizonyos %-át elfoglalják. Ezt jelölhetjük </w:t>
      </w:r>
      <w:proofErr w:type="spellStart"/>
      <w:r w:rsidRPr="00E05D93">
        <w:t>P%-kal</w:t>
      </w:r>
      <w:proofErr w:type="spellEnd"/>
      <w:r w:rsidRPr="00E05D93">
        <w:t xml:space="preserve">. A küszöbölő algoritmusunk úgy működik, hogy mindig legalább a </w:t>
      </w:r>
      <w:proofErr w:type="spellStart"/>
      <w:r w:rsidRPr="00E05D93">
        <w:t>P%-ot</w:t>
      </w:r>
      <w:proofErr w:type="spellEnd"/>
      <w:r w:rsidRPr="00E05D93">
        <w:t xml:space="preserve"> elérjük a végeredményben.</w:t>
      </w:r>
      <w:r w:rsidR="00AF2303" w:rsidRPr="00E05D93">
        <w:t xml:space="preserve"> </w:t>
      </w:r>
    </w:p>
    <w:p w:rsidR="00FF49EA" w:rsidRDefault="0094134C" w:rsidP="0048716A">
      <w:r w:rsidRPr="00E05D93">
        <w:t xml:space="preserve">A teljes </w:t>
      </w:r>
      <w:r w:rsidR="00AF2303" w:rsidRPr="00E05D93">
        <w:t>módszer</w:t>
      </w:r>
      <w:r w:rsidRPr="00E05D93">
        <w:t xml:space="preserve"> másik fele az éldetektálás, ami segíti a képből való információ kinyerését. Az élek keretet adnak az </w:t>
      </w:r>
      <w:proofErr w:type="gramStart"/>
      <w:r w:rsidRPr="00E05D93">
        <w:t>objektum(</w:t>
      </w:r>
      <w:proofErr w:type="gramEnd"/>
      <w:r w:rsidRPr="00E05D93">
        <w:t>ok) és a háttér között. Élkeresés eredményeként egy "</w:t>
      </w:r>
      <w:proofErr w:type="spellStart"/>
      <w:r w:rsidRPr="00E05D93">
        <w:t>edge</w:t>
      </w:r>
      <w:proofErr w:type="spellEnd"/>
      <w:r w:rsidRPr="00E05D93">
        <w:t xml:space="preserve"> map" jön létre, ami az éleinket tartalmazza. Az </w:t>
      </w:r>
      <w:proofErr w:type="spellStart"/>
      <w:r w:rsidRPr="00E05D93">
        <w:t>élkeresésnek</w:t>
      </w:r>
      <w:proofErr w:type="spellEnd"/>
      <w:r w:rsidRPr="00E05D93">
        <w:t xml:space="preserve"> számos algoritmusa ismert, de két típusba sorolhatók: gradiens és Laplace. Gradiensnél lokális maximum és minimum értékeket keresünk az első deriváltban, míg Laplace-nál zérus helyeket a második deriváltban. Nekünk egy jó </w:t>
      </w:r>
      <w:proofErr w:type="spellStart"/>
      <w:r w:rsidRPr="00E05D93">
        <w:t>élkeresőre</w:t>
      </w:r>
      <w:proofErr w:type="spellEnd"/>
      <w:r w:rsidRPr="00E05D93">
        <w:t xml:space="preserve"> van szükségünk, tehát a következő feltételeknek kell megfelelnie: lehető legtöbb helyes élet adja, az élek a lehető legközelebb legyenek a pontos helyükhöz, minden élet csak egyszer találjunk meg, a za</w:t>
      </w:r>
      <w:r w:rsidR="005E2835" w:rsidRPr="00E05D93">
        <w:t>j pedig ne keltsen hamis éleket</w:t>
      </w:r>
      <w:r w:rsidR="00FF49EA">
        <w: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w:t>
      </w:r>
      <w:proofErr w:type="spellStart"/>
      <w:r w:rsidRPr="00E05D93">
        <w:t>Canny</w:t>
      </w:r>
      <w:proofErr w:type="spellEnd"/>
      <w:r w:rsidRPr="00E05D93">
        <w:t xml:space="preserve"> éldetektálás, mivel ez zajszűrést is végez éldetektálás előtt. Persze más algoritmusok is használhatók, de minden esetben célszerű egy zajszűréssel kezdeni. Az egyik legismertebb és leggyakrabban hasz</w:t>
      </w:r>
      <w:r w:rsidR="00AF4298" w:rsidRPr="00E05D93">
        <w:t>nált ilyen szűrő a Gauss szűrő.</w:t>
      </w:r>
    </w:p>
    <w:p w:rsidR="0048716A" w:rsidRDefault="0094134C" w:rsidP="0048716A">
      <w:pPr>
        <w:spacing w:before="120" w:after="600"/>
        <w:ind w:firstLine="426"/>
      </w:pPr>
      <w:r w:rsidRPr="00E05D93">
        <w:t>Ha sikerült a megfelelő éldetektálást végezni, akkor megkaphatjuk a P% értékét. Ennek módja az</w:t>
      </w:r>
      <w:r w:rsidR="005E2835" w:rsidRPr="00E05D93">
        <w:t>,</w:t>
      </w:r>
      <w:r w:rsidRPr="00E05D93">
        <w:t xml:space="preserve"> hogy az eredeti kép "</w:t>
      </w:r>
      <w:proofErr w:type="spellStart"/>
      <w:r w:rsidRPr="00E05D93">
        <w:t>edge</w:t>
      </w:r>
      <w:proofErr w:type="spellEnd"/>
      <w:r w:rsidRPr="00E05D93">
        <w:t xml:space="preserve"> map"</w:t>
      </w:r>
      <w:proofErr w:type="spellStart"/>
      <w:r w:rsidRPr="00E05D93">
        <w:t>-jéből</w:t>
      </w:r>
      <w:proofErr w:type="spellEnd"/>
      <w:r w:rsidRPr="00E05D93">
        <w:t xml:space="preserve"> kivonjuk a küszöbölt kép "</w:t>
      </w:r>
      <w:proofErr w:type="spellStart"/>
      <w:r w:rsidRPr="00E05D93">
        <w:t>edge</w:t>
      </w:r>
      <w:proofErr w:type="spellEnd"/>
      <w:r w:rsidRPr="00E05D93">
        <w:t xml:space="preserve"> map"</w:t>
      </w:r>
      <w:proofErr w:type="spellStart"/>
      <w:r w:rsidRPr="00E05D93">
        <w:t>-jét</w:t>
      </w:r>
      <w:proofErr w:type="spellEnd"/>
      <w:r w:rsidRPr="00E05D93">
        <w:t xml:space="preserve">. Ha ezt minden küszöbölő értékre elvégezzünk, akkor a kapott értékekből megkaphatjuk a P% értéket ott, ahol ez a különbség a legkisebb volt. A két kép kivonását az MSE- </w:t>
      </w:r>
      <w:proofErr w:type="spellStart"/>
      <w:r w:rsidRPr="00E05D93">
        <w:t>vel</w:t>
      </w:r>
      <w:proofErr w:type="spellEnd"/>
      <w:r w:rsidRPr="00E05D93">
        <w:t xml:space="preserve"> (</w:t>
      </w:r>
      <w:proofErr w:type="spellStart"/>
      <w:r w:rsidRPr="00E05D93">
        <w:t>Mean</w:t>
      </w:r>
      <w:proofErr w:type="spellEnd"/>
      <w:r w:rsidRPr="00E05D93">
        <w:t xml:space="preserve"> </w:t>
      </w:r>
      <w:proofErr w:type="spellStart"/>
      <w:r w:rsidRPr="00E05D93">
        <w:t>Squared</w:t>
      </w:r>
      <w:proofErr w:type="spellEnd"/>
      <w:r w:rsidRPr="00E05D93">
        <w:t xml:space="preserve"> </w:t>
      </w:r>
      <w:proofErr w:type="spellStart"/>
      <w:r w:rsidRPr="00E05D93">
        <w:t>Error</w:t>
      </w:r>
      <w:proofErr w:type="spellEnd"/>
      <w:r w:rsidRPr="00E05D93">
        <w:t xml:space="preserve">) végezzük el. </w:t>
      </w:r>
    </w:p>
    <w:p w:rsidR="0048716A" w:rsidRDefault="0048716A" w:rsidP="0048716A">
      <w:r>
        <w:rPr>
          <w:noProof/>
        </w:rPr>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F83563"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lastRenderedPageBreak/>
        <w:t xml:space="preserve">A </w:t>
      </w:r>
      <w:proofErr w:type="spellStart"/>
      <w:r w:rsidRPr="00E05D93">
        <w:t>Step</w:t>
      </w:r>
      <w:proofErr w:type="spellEnd"/>
      <w:r w:rsidRPr="00E05D93">
        <w:t xml:space="preserve"> érték változtatásával növelhetjük</w:t>
      </w:r>
      <w:r w:rsidR="005E2835" w:rsidRPr="00E05D93">
        <w:t>,</w:t>
      </w:r>
      <w:r w:rsidRPr="00E05D93">
        <w:t xml:space="preserve"> illetve csökkenthetjük a pontosságot. Ha nagy értéket adunk neki a programunk gyorsabb, de pontatlanabb lesz, míg kis érték esetén pontosabb, de lassabb. A mi esetünkben a pontosság előbbre való a sebességnél, mivel a kép feldolgozására kb. 10 perc áll a rendelkezésünkre az újabb kép készítése előtt. A hibrid algoritmus a tesztesetek többségében pontosabb eredmén</w:t>
      </w:r>
      <w:r w:rsidR="005E2835" w:rsidRPr="00E05D93">
        <w:t xml:space="preserve">yt adott az Otsu </w:t>
      </w:r>
      <w:proofErr w:type="spellStart"/>
      <w:r w:rsidR="005E2835" w:rsidRPr="00E05D93">
        <w:t>binarizálásnál</w:t>
      </w:r>
      <w:proofErr w:type="spellEnd"/>
      <w:r w:rsidR="00FF49EA">
        <w:t>.</w:t>
      </w:r>
    </w:p>
    <w:p w:rsidR="0094134C" w:rsidRPr="00E05D93" w:rsidRDefault="0094134C" w:rsidP="00093A10">
      <w:pPr>
        <w:spacing w:before="120"/>
        <w:ind w:firstLine="426"/>
      </w:pPr>
      <w:r w:rsidRPr="00E05D93">
        <w:t>Ezzel a megoldással azonban nem sikerült pontos eredményt elérni. Az első probléma, hogy mindig keres küszöbértéket, míg a mi esetünkben felhőtlen, vagy teljesen felhős ég esetén az is előállhat, hogy 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Pr="00E05D93">
        <w:t xml:space="preserve">Ezen kívül gyakori probléma, hogy küszöbölés után a változó színek miatt nem mindig a felhő lesz az előtér az ég pedig a háttér, ami lehetetlenné teszi a borultság számítását. </w:t>
      </w:r>
      <w:r w:rsidR="00093A10" w:rsidRPr="00093A10">
        <w:t>Így rájöttünk, hogy hagyományos küszöbölő módszerek segítségével nem tudunk eredményt elérni. Új megoldásra volt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EC7750">
        <w:t>4</w:t>
      </w:r>
      <w:r w:rsidR="0094134C" w:rsidRPr="00E05D93">
        <w:t xml:space="preserve">. </w:t>
      </w:r>
      <w:r w:rsidR="00EC7750">
        <w:t>Borultság vizsgálata s</w:t>
      </w:r>
      <w:r w:rsidR="0094134C" w:rsidRPr="0048716A">
        <w:t>zaturáció</w:t>
      </w:r>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proofErr w:type="gramStart"/>
      <w:r w:rsidR="00EB4E80">
        <w:t>Ez a módszer a</w:t>
      </w:r>
      <w:proofErr w:type="gramEnd"/>
      <w:r w:rsidR="00322155">
        <w:t xml:space="preserve"> </w:t>
      </w:r>
      <w:r w:rsidR="00F83563">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F83563">
        <w:fldChar w:fldCharType="separate"/>
      </w:r>
      <w:r w:rsidR="00322155" w:rsidRPr="00322155">
        <w:rPr>
          <w:noProof/>
        </w:rPr>
        <w:t>[4]</w:t>
      </w:r>
      <w:r w:rsidR="00F83563">
        <w:fldChar w:fldCharType="end"/>
      </w:r>
      <w:r w:rsidR="00EB4E80">
        <w:t xml:space="preserve"> cikkben került ismertetésre, amely alkalmazásával igen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 Ez az algoritmus a kamera által rögzített kép kü</w:t>
      </w:r>
      <w:r w:rsidR="00AF4298" w:rsidRPr="00E05D93">
        <w:t>lönböző hullámhosszait figyeli.</w:t>
      </w:r>
    </w:p>
    <w:p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 Az IHS rendszerben az intenzitás (I) a teljes energiát jelöli az összes hullámhosszon, ami eléri a szemet. Ez felelős a fényerő érzékeléséért. A "</w:t>
      </w:r>
      <w:proofErr w:type="spellStart"/>
      <w:r w:rsidRPr="00E05D93">
        <w:t>Hue</w:t>
      </w:r>
      <w:proofErr w:type="spellEnd"/>
      <w:r w:rsidRPr="00E05D93">
        <w:t>" (H) a fény elnyelését, visszaverődését adja meg, így ez felelős a színekért. A szaturáció (S) a színek tisztaságát jelöli. A magas szaturációs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F83563"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lastRenderedPageBreak/>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proofErr w:type="spellStart"/>
            <w:r w:rsidRPr="00E05D93">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proofErr w:type="spellStart"/>
            <w:r w:rsidRPr="00E05D93">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F83563"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 xml:space="preserve">Láthatjuk, hogy a felhőknek jó a fényvisszaverő képessége, általában fehérek, de számos színárnyalatot felvehetnek. Ezzel szemben a kék színű derült ég magas </w:t>
      </w:r>
      <w:proofErr w:type="spellStart"/>
      <w:r w:rsidRPr="00E05D93">
        <w:t>szaturációt</w:t>
      </w:r>
      <w:proofErr w:type="spellEnd"/>
      <w:r w:rsidRPr="00E05D93">
        <w:t xml:space="preserve"> eredményez. Ezért az IHS rendszerből mi a </w:t>
      </w:r>
      <w:proofErr w:type="spellStart"/>
      <w:r w:rsidRPr="00E05D93">
        <w:t>szaturációt</w:t>
      </w:r>
      <w:proofErr w:type="spellEnd"/>
      <w:r w:rsidRPr="00E05D93">
        <w:t xml:space="preserve"> fogjuk használni algoritmusunk alapjául. Kiszámításának</w:t>
      </w:r>
      <w:r w:rsidR="00093A10">
        <w:t xml:space="preserve"> egy lehetséges</w:t>
      </w:r>
      <w:r w:rsidRPr="00E05D93">
        <w:t xml:space="preserve"> módja:</w:t>
      </w:r>
    </w:p>
    <w:p w:rsidR="0094134C" w:rsidRPr="00E05D93" w:rsidRDefault="0094134C" w:rsidP="00FD276B">
      <w:pPr>
        <w:tabs>
          <w:tab w:val="right" w:pos="9072"/>
        </w:tabs>
        <w:spacing w:before="120"/>
        <w:ind w:firstLine="426"/>
      </w:pPr>
      <w:r w:rsidRPr="00E05D93">
        <w:rPr>
          <w:i/>
        </w:rPr>
        <w:t xml:space="preserve">S = 1 - (3 / (R + G + B)) * </w:t>
      </w:r>
      <w:proofErr w:type="gramStart"/>
      <w:r w:rsidRPr="00E05D93">
        <w:rPr>
          <w:i/>
        </w:rPr>
        <w:t>min(</w:t>
      </w:r>
      <w:proofErr w:type="gramEnd"/>
      <w:r w:rsidRPr="00E05D93">
        <w:rPr>
          <w:i/>
        </w:rPr>
        <w:t>R,G,B)</w:t>
      </w:r>
      <w:r w:rsidR="00FD276B" w:rsidRPr="00E05D93">
        <w:rPr>
          <w:i/>
        </w:rPr>
        <w:tab/>
      </w:r>
      <w:r w:rsidR="00FD276B" w:rsidRPr="00E05D93">
        <w:t>(1)</w:t>
      </w:r>
    </w:p>
    <w:p w:rsidR="001B648D" w:rsidRPr="00750117" w:rsidRDefault="0094134C" w:rsidP="00351AE7">
      <w:pPr>
        <w:spacing w:before="120"/>
        <w:ind w:firstLine="426"/>
        <w:rPr>
          <w:noProof/>
          <w:color w:val="000000" w:themeColor="text1"/>
          <w:szCs w:val="20"/>
        </w:rPr>
      </w:pPr>
      <w:r w:rsidRPr="00E05D93">
        <w:t>3 osztályt kell meghatároznunk a pixelek besorolásá</w:t>
      </w:r>
      <w:r w:rsidR="00ED2999" w:rsidRPr="00E05D93">
        <w:t xml:space="preserve">ra szaturációs értékük alapján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Pr="00E05D93">
        <w:t>Minden osztályt egy alsó és felső küszöb értékkel határolunk. Ezek után a pixeleket a megfelelő értékek alapján a megfelelő osztályokba sorolhatjuk. Ezeket az értékeket más, a témával foglalkozó emberek megállapították, több mint 40</w:t>
      </w:r>
      <w:r w:rsidR="00105FED">
        <w:t xml:space="preserve"> különböző kép feldolgozásával (lásd </w:t>
      </w:r>
      <w:r w:rsidR="00AF5581">
        <w:t>2</w:t>
      </w:r>
      <w:r w:rsidR="00105FED">
        <w:t>. táblázat).</w:t>
      </w:r>
      <w:r w:rsidR="00EC7750">
        <w:t xml:space="preserve"> </w:t>
      </w:r>
      <w:r w:rsidRPr="00E05D93">
        <w:t xml:space="preserve">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 </w:t>
      </w:r>
      <w:bookmarkStart w:id="27" w:name="_Toc371356726"/>
    </w:p>
    <w:bookmarkEnd w:id="27"/>
    <w:p w:rsidR="0094134C" w:rsidRDefault="0094134C" w:rsidP="0094134C">
      <w:pPr>
        <w:spacing w:before="120"/>
        <w:ind w:firstLine="426"/>
      </w:pPr>
      <w:r w:rsidRPr="00E05D93">
        <w:t>Az algoritmusban</w:t>
      </w:r>
      <w:r w:rsidR="00357DA1">
        <w:t xml:space="preserve"> (lásd 5. ábra)</w:t>
      </w:r>
      <w:r w:rsidRPr="00E05D93">
        <w:t xml:space="preserve"> szaturáció számítására több képletet is kipróbáltunk, de a fent említett adta a legtisztább eredményt. Más módszereknél gyakran erősen ki lettek emelve az élek, amire nekünk jelenleg </w:t>
      </w:r>
      <w:r w:rsidR="00093A10">
        <w:t>nincs</w:t>
      </w:r>
      <w:r w:rsidRPr="00E05D93">
        <w:t xml:space="preserve"> szükségünk. Azonban a fent definiált értékek alkalmazásával a különböző szintek határaira nem kaptunk pontos eredményt. Ezen kívül figyelembe kell venni ezen a téren azt is, hogy nem fogja minden felhasználó azonos körülmények között, azonos típusú fényképező géppel alkalmazni a programot. Így célszerű egy konfigurálási megoldást bevezetni, hogy ezeket a határokat gyorsan és pontosan beállíthassuk használat előtt. Erre egy manuális és egy automatikus megoldást készítettünk. Automatikusnál a program előállítja a szaturációs képet (célszerű olyan képen végezni a konfigurálást, amin a felhő és ég jól elkülöníthető), ezen egy Otsu binarizálást végez, ami megad egy küszöbértéket, majd ez alapján az érték alapján 2 határt ad meg. Az ég felső- és a felhők alsó korlátját kihagytuk, mivel még elmosás után is, a zajok miatt a képen gyakran hibás értékeket kaptunk. Ez a megoldás gyors, és pontos határértékeket ad. Azonban ha az</w:t>
      </w:r>
      <w:r w:rsidR="00093A10">
        <w:t>t</w:t>
      </w:r>
      <w:r w:rsidRPr="00E05D93">
        <w:t xml:space="preserve"> mégis pontatlannak találjuk, lehetőségünk van manuális beállításra. Ebben az </w:t>
      </w:r>
      <w:proofErr w:type="gramStart"/>
      <w:r w:rsidR="00EC7750">
        <w:t>esetben</w:t>
      </w:r>
      <w:proofErr w:type="gramEnd"/>
      <w:r w:rsidRPr="00E05D93">
        <w:t xml:space="preserve"> egy új ablakban maximum 3 képet nyithatunk meg, melyeken 2 slider és valós időben végzett küszöbölés segítségével állíthatjuk be a határokat. Így mindig jól látható a változás, és egész pontosan be tudjuk állítani a küszö</w:t>
      </w:r>
      <w:r w:rsidR="00A6404D" w:rsidRPr="00E05D93">
        <w:t>bértékeket a nekünk megfelelőre.</w:t>
      </w:r>
    </w:p>
    <w:p w:rsidR="00351AE7" w:rsidRDefault="00351AE7" w:rsidP="0094134C">
      <w:pPr>
        <w:spacing w:before="120"/>
        <w:ind w:firstLine="426"/>
      </w:pPr>
    </w:p>
    <w:p w:rsidR="00351AE7" w:rsidRDefault="00351AE7" w:rsidP="00351AE7">
      <w:pPr>
        <w:keepNext/>
        <w:spacing w:before="120"/>
        <w:ind w:firstLine="0"/>
        <w:jc w:val="center"/>
      </w:pPr>
      <w:r>
        <w:rPr>
          <w:noProof/>
        </w:rPr>
        <w:lastRenderedPageBreak/>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351AE7" w:rsidRPr="00351AE7" w:rsidRDefault="00F8356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94134C" w:rsidRDefault="0094134C" w:rsidP="0094134C">
      <w:pPr>
        <w:spacing w:before="120"/>
        <w:ind w:firstLine="426"/>
      </w:pPr>
      <w:r w:rsidRPr="00E05D93">
        <w:t xml:space="preserve">Megfelelő konfigurálás után már jó pontosságot érhetünk el az algoritmussal, és könnyen kiszámíthatjuk a pontos borultságot. Ennek módja a küszöbölés utáni 3 szint arányainak összehasonlítása, majd az érték számítása százalékban, és átváltása nyolcadokra. Általános esetben a "Nem meghatározott" tartományba eső részeknek 0.5-ös súlyt adtunk. Azonban felhőtlen ég esetén előfordulhat, hogy a Nap által megvilágított fénylő részeket a program ebbe a tartományba sorolja, és így 0 helyett 1 </w:t>
      </w:r>
      <w:proofErr w:type="spellStart"/>
      <w:r w:rsidRPr="00E05D93">
        <w:t>oktát</w:t>
      </w:r>
      <w:proofErr w:type="spellEnd"/>
      <w:r w:rsidRPr="00E05D93">
        <w:t xml:space="preserve"> kapunk eredményül. (lásd </w:t>
      </w:r>
      <w:r w:rsidR="003230E0">
        <w:t>7</w:t>
      </w:r>
      <w:r w:rsidRPr="00E05D93">
        <w:t>. ábra) Ennek kiküszöbölésére a program először a "Nem meghatározott" típusú részek mellőzésével számolja ki a borultságot. Ha ez az érték 0, és az ég nem tartalma</w:t>
      </w:r>
      <w:r w:rsidR="0060219D">
        <w:t>z egy bizonyos kis értéknél nagyobb</w:t>
      </w:r>
      <w:r w:rsidRPr="00E05D93">
        <w:t xml:space="preserve"> mennyiségű felhőnek detektált részt, akkor a boru</w:t>
      </w:r>
      <w:r w:rsidR="0060219D">
        <w:t>ltság 0. Ellenkező esetben</w:t>
      </w:r>
      <w:r w:rsidRPr="00E05D93">
        <w:t xml:space="preserve"> az algoritmust újra lefuttatjuk, de ezúttal a "Nem meghatározott" részeket is figyelembe véve. Ezzel a módszerrel az egész nagy részben megvilágított képeken is sikerült elérni, hogy helyes értéket kapjunk.</w:t>
      </w:r>
    </w:p>
    <w:p w:rsidR="003230E0" w:rsidRDefault="0094134C" w:rsidP="003230E0">
      <w:pPr>
        <w:spacing w:before="120"/>
        <w:ind w:firstLine="426"/>
      </w:pPr>
      <w:r w:rsidRPr="00E05D93">
        <w:t xml:space="preserve">A fent leírt módszerrel biztosítottuk, hogy ha 0 oktás a felhőzet, de van rajta egy kevés felhő, akkor 1 oktának vegyük. Azonban hasonló módon 8 oktás felhőzetnél 7 oktának kell vennünk, amennyiben egy kicsit látszik az ég. Így az első futtatásnál ezt is le kell tesztelnünk. Ha 8 </w:t>
      </w:r>
      <w:proofErr w:type="spellStart"/>
      <w:r w:rsidRPr="00E05D93">
        <w:t>oktát</w:t>
      </w:r>
      <w:proofErr w:type="spellEnd"/>
      <w:r w:rsidRPr="00E05D93">
        <w:t xml:space="preserve"> kaptunk, és nincs ég a képen, akkor ezt az értéket elfogadhatjuk, de ha ez nem teljesül, akkor újra futtatjuk az algoritmust. De míg a 0 oktás feltételt második futtatásnál már nem kell vizsgálnunk, mivel pont a "Nem meghatározott" részek szűrése volt a cél, ebben az esetben ezt újra </w:t>
      </w:r>
      <w:r w:rsidR="00093A10">
        <w:t>figyelembe kell vennünk</w:t>
      </w:r>
      <w:r w:rsidRPr="00E05D93">
        <w:t xml:space="preserve">, mivel a korábban nem vizsgált részekről, még nem tudjuk, hogy ég-e. </w:t>
      </w:r>
    </w:p>
    <w:p w:rsidR="003230E0" w:rsidRDefault="003230E0" w:rsidP="003230E0">
      <w:pPr>
        <w:keepNext/>
        <w:spacing w:before="120"/>
        <w:ind w:firstLine="0"/>
        <w:jc w:val="center"/>
      </w:pPr>
      <w:r>
        <w:rPr>
          <w:noProof/>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F83563"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rPr>
        <w:lastRenderedPageBreak/>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F83563"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3230E0" w:rsidP="003230E0">
      <w:pPr>
        <w:pStyle w:val="Cmsor2"/>
      </w:pPr>
      <w:bookmarkStart w:id="28" w:name="_Toc385287717"/>
      <w:bookmarkStart w:id="29" w:name="_Toc385409422"/>
      <w:r>
        <w:t>2.5. Felhők osztályozása képfeldolgozással</w:t>
      </w:r>
      <w:bookmarkEnd w:id="28"/>
      <w:bookmarkEnd w:id="29"/>
    </w:p>
    <w:p w:rsidR="00447D85" w:rsidRDefault="00447D85" w:rsidP="0094134C">
      <w:pPr>
        <w:spacing w:before="120"/>
        <w:ind w:firstLine="426"/>
      </w:pPr>
      <w:r>
        <w:t xml:space="preserve">A felhők sikeres detektálásából és a mért borultságból </w:t>
      </w:r>
      <w:r w:rsidRPr="00E05D93">
        <w:t>kiindulva próbáltuk meg megállapítani a felhők típusát is</w:t>
      </w:r>
      <w:r>
        <w:t xml:space="preserve"> (lásd </w:t>
      </w:r>
      <w:r w:rsidR="003230E0">
        <w:t>8</w:t>
      </w:r>
      <w:r>
        <w:t>. ábra)</w:t>
      </w:r>
      <w:r w:rsidRPr="00E05D93">
        <w:t xml:space="preserve">. Első lépésként az eredeti színes képet szürkeárnyalatossá kell tennünk, majd ezt </w:t>
      </w:r>
      <w:proofErr w:type="spellStart"/>
      <w:r w:rsidRPr="00E05D93">
        <w:t>maszkolnunk</w:t>
      </w:r>
      <w:proofErr w:type="spellEnd"/>
      <w:r w:rsidRPr="00E05D93">
        <w:t xml:space="preserve"> a küszöbölt képpel. Ezek után az eredeti képet vizsgálva egy hisztogramot kell készítenünk, de csak azokat a részeket vizsgálva, ahol felhő található, majd össze kell számolnunk, hogy hány intenzitás értéket találtunk. Ezeken az értékeken célszerű egy szűrést alkalmazni, hogy a zajokat kiszűrjük. Ezt úgy tettük meg, hogy csak bizonyos mennyiségű </w:t>
      </w:r>
      <w:r>
        <w:t>pixelt</w:t>
      </w:r>
      <w:r w:rsidRPr="00E05D93">
        <w:t xml:space="preserve"> tartalmazó értékeket vettük figyelembe. Innentől kezdve minden szükséges információ a rendelkezésünkre áll a típus meghatározásához. Több kép vizsgálatával megállapítottunk egy küszöbértéket, ami felett a felhő </w:t>
      </w:r>
      <w:r>
        <w:t>Cumulus</w:t>
      </w:r>
      <w:r w:rsidRPr="00E05D93">
        <w:t xml:space="preserve">, alatta pedig </w:t>
      </w:r>
      <w:proofErr w:type="spellStart"/>
      <w:r w:rsidRPr="00E05D93">
        <w:t>Stratus</w:t>
      </w:r>
      <w:proofErr w:type="spellEnd"/>
      <w:r w:rsidRPr="00E05D93">
        <w:t>. Ez lesz az elsődleges szempontunk a vizsgálatnál. Ha ez alapján megállapítottuk a típust, meg kell vizsgálnunk azt is, hogy a kapott érték megfelel-e a korábban kiszámított borultságnak. Amennyiben nem, annak megfelelően módosítanunk kell. Ezt úgy tesszük, hogy ha színárnyalatok tekintetében a felhő teljesen egyértelműen egy adott típusba sorolható, akkor nem módosítunk az értéken, míg ha nem teljesen egyértelmű a kapott érték, akkor az oktának megfelelően módosítunk.</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gyakran eltér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w:t>
      </w:r>
      <w:r w:rsidR="00196B04">
        <w:lastRenderedPageBreak/>
        <w:t>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 már nem láthatók a sötét miatt. Így a programunkban ezt az esetet is le kell kezelnünk. Erre megoldásnak egy algoritmust készítettünk, mely a kép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 Így megállapítottunk egy értéket, amin még sikerült a felhőket detektálni,</w:t>
      </w:r>
      <w:r w:rsidR="00EF155A">
        <w:t xml:space="preserve"> </w:t>
      </w:r>
      <w:r>
        <w:t>de ami alatt már nem lehetséges. Ezt a vizsgálatot a program minden detektálás előtt lefuttatja, és amennyiben úgy ítélte meg, hogy a detektálás nem lehetséges</w:t>
      </w:r>
      <w:r w:rsidR="00D950F9">
        <w:t>, leállítja a folyamatot</w:t>
      </w:r>
      <w:r>
        <w:t xml:space="preserve"> és ezt jelzi nekünk.</w:t>
      </w:r>
    </w:p>
    <w:p w:rsidR="00A77A37" w:rsidRPr="00E05D93" w:rsidRDefault="007F4ED8" w:rsidP="0094134C">
      <w:pPr>
        <w:spacing w:before="120"/>
        <w:ind w:firstLine="426"/>
      </w:pPr>
      <w:r>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 </w:t>
      </w:r>
      <w:r w:rsidR="00A77A37">
        <w:t xml:space="preserve"> </w:t>
      </w:r>
    </w:p>
    <w:p w:rsidR="0094134C" w:rsidRPr="00E05D93" w:rsidRDefault="0040278B" w:rsidP="003230E0">
      <w:pPr>
        <w:pStyle w:val="Cmsor2"/>
      </w:pPr>
      <w:bookmarkStart w:id="30" w:name="_Toc371356727"/>
      <w:bookmarkStart w:id="31" w:name="_Toc385287718"/>
      <w:bookmarkStart w:id="32" w:name="_Toc385409423"/>
      <w:r w:rsidRPr="00E05D93">
        <w:t>2</w:t>
      </w:r>
      <w:r w:rsidR="0094134C" w:rsidRPr="00E05D93">
        <w:t>.</w:t>
      </w:r>
      <w:r w:rsidR="003230E0">
        <w:t>6</w:t>
      </w:r>
      <w:r w:rsidR="0094134C" w:rsidRPr="00E05D93">
        <w:t>. Eredmények ki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 bármikor előfordulhat, hogy 1 </w:t>
      </w:r>
      <w:proofErr w:type="spellStart"/>
      <w:r w:rsidRPr="00E05D93">
        <w:t>oktát</w:t>
      </w:r>
      <w:proofErr w:type="spellEnd"/>
      <w:r w:rsidRPr="00E05D93">
        <w:t xml:space="preserve">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xml:space="preserve">,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w:t>
      </w:r>
      <w:proofErr w:type="spellStart"/>
      <w:r w:rsidR="00C054B7">
        <w:t>Stratus</w:t>
      </w:r>
      <w:proofErr w:type="spellEnd"/>
      <w:r w:rsidR="00C054B7">
        <w:t>.</w:t>
      </w:r>
    </w:p>
    <w:p w:rsidR="00351AE7" w:rsidRDefault="00351AE7" w:rsidP="00351AE7">
      <w:pPr>
        <w:keepNext/>
        <w:spacing w:before="120"/>
        <w:ind w:firstLine="0"/>
      </w:pPr>
      <w:bookmarkStart w:id="33" w:name="_Toc371356730"/>
      <w:r>
        <w:rPr>
          <w:noProof/>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351AE7" w:rsidRDefault="00F83563"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lastRenderedPageBreak/>
        <w:t>Az OMSZ képei közül</w:t>
      </w:r>
      <w:r w:rsidR="005200A2">
        <w:t xml:space="preserve"> a hivatalos észlelések dokumentumai alapján több száz</w:t>
      </w:r>
      <w:r>
        <w:t xml:space="preserve"> képen megállapítottuk a felhő típusát, és a borultságot.</w:t>
      </w:r>
      <w:r w:rsidR="005200A2">
        <w:t xml:space="preserve"> Ezt az adatot előre meghatározott módon (Típus_Sorszám_</w:t>
      </w:r>
      <w:proofErr w:type="spellStart"/>
      <w:r w:rsidR="005200A2">
        <w:t>Borultság</w:t>
      </w:r>
      <w:proofErr w:type="gramStart"/>
      <w:r w:rsidR="005200A2">
        <w:t>.jpg</w:t>
      </w:r>
      <w:proofErr w:type="spellEnd"/>
      <w:proofErr w:type="gramEnd"/>
      <w:r w:rsidR="005200A2">
        <w:t>) a képek címébe foglaltuk. A képek között s</w:t>
      </w:r>
      <w:r w:rsidR="00EF155A">
        <w:t>zerepel sorozat is, de véletlen</w:t>
      </w:r>
      <w:r w:rsidR="005200A2">
        <w:t>szerűen készített képek is készültek.</w:t>
      </w:r>
      <w:r>
        <w:t xml:space="preserve"> A programban készítettünk egy funkciót, mely több képen egymás után képes elvégezni a detektálást, és a kapott értéket összehasonlítani az észlelők által mértekkel</w:t>
      </w:r>
      <w:r w:rsidR="005200A2">
        <w:t>, és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 Az</w:t>
      </w:r>
      <w:r w:rsidR="00D37A19">
        <w:t xml:space="preserve"> eredményeket</w:t>
      </w:r>
      <w:r>
        <w:t xml:space="preserve"> az </w:t>
      </w:r>
      <w:r w:rsidR="00AF5581">
        <w:t>3</w:t>
      </w:r>
      <w:r>
        <w:t>.</w:t>
      </w:r>
      <w:r w:rsidR="00D739CC">
        <w:t xml:space="preserve"> és </w:t>
      </w:r>
      <w:r w:rsidR="00AF5581">
        <w:t>4</w:t>
      </w:r>
      <w:r w:rsidR="00D739CC">
        <w:t>.</w:t>
      </w:r>
      <w:r>
        <w:t xml:space="preserve"> táblázat tartalmazza.</w:t>
      </w:r>
    </w:p>
    <w:p w:rsidR="007D0040" w:rsidRDefault="007D0040" w:rsidP="007D0040">
      <w:pPr>
        <w:keepNext/>
        <w:spacing w:before="120"/>
        <w:ind w:firstLine="426"/>
      </w:pPr>
      <w:r w:rsidRPr="007D0040">
        <w:rPr>
          <w:noProof/>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3C1DF3"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rPr>
        <w:lastRenderedPageBreak/>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3C1DF3"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jlődést szemlélteti az új sorozaton</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firstRow="1" w:lastRow="0" w:firstColumn="1" w:lastColumn="0" w:noHBand="0" w:noVBand="1"/>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3C1DF3"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firstRow="1" w:lastRow="0" w:firstColumn="1" w:lastColumn="0" w:noHBand="0" w:noVBand="1"/>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3C1DF3"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4"/>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Pr="00DB14ED"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A felhők mozgásának nyomon követése több mint egy egyszerű objektum követés,</w:t>
      </w:r>
      <w:r w:rsidR="00712842">
        <w:t xml:space="preserve"> ugyanis</w:t>
      </w:r>
      <w:r w:rsidRPr="007A51C3">
        <w:t xml:space="preserve"> az általunk vizsgált objektumok</w:t>
      </w:r>
      <w:r w:rsidR="00712842">
        <w:t xml:space="preserve"> nem merev testek, mivel a 3D</w:t>
      </w:r>
      <w:r w:rsidRPr="007A51C3">
        <w:t>-s környeze</w:t>
      </w:r>
      <w:r w:rsidR="00712842">
        <w:t>tről 2D-s leképzést kapunk</w:t>
      </w:r>
      <w:r w:rsidR="00E65E24">
        <w:t>, mely</w:t>
      </w:r>
      <w:r w:rsidRPr="007A51C3">
        <w:t xml:space="preserve"> információ vesztéshez vezet</w:t>
      </w:r>
      <w:r w:rsidR="00E65E24">
        <w:t>. E</w:t>
      </w:r>
      <w:r w:rsidRPr="007A51C3">
        <w:t>lmondható, h</w:t>
      </w:r>
      <w:r w:rsidR="00712842">
        <w:t>ogy a felhők területe, kerülete,</w:t>
      </w:r>
      <w:r w:rsidRPr="007A51C3">
        <w:t xml:space="preserve"> formája és még a mozgása sem biztos számunkra, ezért a probléma igen komplexnek mondható, arról nem is szólva, hogy a felhő elmozdulása nem </w:t>
      </w:r>
      <w:r w:rsidR="00E65E24">
        <w:t xml:space="preserve">garantálható, hogy </w:t>
      </w:r>
      <w:r w:rsidRPr="007A51C3">
        <w:t>lineáris</w:t>
      </w:r>
      <w:r w:rsidR="00E65E24">
        <w:t xml:space="preserve"> lesz</w:t>
      </w:r>
      <w:r w:rsidRPr="007A51C3">
        <w:t>.</w:t>
      </w:r>
      <w:r w:rsidR="00E65E24">
        <w:t xml:space="preserve"> Szerencsénkre sikerült az OMSZ észlelőivel megegyezésre jutni abban, hogy számunkra 3 képből álló sorozatképeket is készítenek 10 percenként, így ilyen időközönként megfelelő pontosságú információt szolgáltathatunk.</w:t>
      </w:r>
      <w:r w:rsidRPr="007A51C3">
        <w:t xml:space="preserve"> Először is feltételezzük, hogy a 3 db elkészült képen az</w:t>
      </w:r>
      <w:r w:rsidR="00E65E24">
        <w:t xml:space="preserve"> ~ 5 mp</w:t>
      </w:r>
      <w:r w:rsidRPr="007A51C3">
        <w:t>-es késleltetések alatt a felhők mozgásának iránya és sebessége lineárisnak mondható és a felhő homogenitása nem</w:t>
      </w:r>
      <w:r w:rsidR="00E65E24">
        <w:t>,</w:t>
      </w:r>
      <w:r w:rsidRPr="007A51C3">
        <w:t xml:space="preserve"> vagy csak minimális mértékben változik. Másodsorban a szél irányának meghatározása leginkább aszerint</w:t>
      </w:r>
      <w:r w:rsidR="0049423C">
        <w:t xml:space="preserve"> a felhő szerint</w:t>
      </w:r>
      <w:r w:rsidRPr="007A51C3">
        <w:t xml:space="preserve"> történik, amelyik elmozdulása a legtöbb információt tartalmazza számunkra</w:t>
      </w:r>
      <w:r w:rsidR="006552A1">
        <w:t>.</w:t>
      </w:r>
    </w:p>
    <w:p w:rsidR="008F381F" w:rsidRPr="00DB14ED" w:rsidRDefault="008F381F" w:rsidP="007A51C3">
      <w:pPr>
        <w:spacing w:before="120"/>
        <w:ind w:firstLine="426"/>
      </w:pPr>
      <w:r w:rsidRPr="007A51C3">
        <w:t xml:space="preserve">Az OMSZ </w:t>
      </w:r>
      <w:r w:rsidR="0049423C">
        <w:t>eddig két</w:t>
      </w:r>
      <w:r w:rsidRPr="007A51C3">
        <w:t xml:space="preserve"> sorozatfelvételt </w:t>
      </w:r>
      <w:r w:rsidR="006552A1">
        <w:t>készített</w:t>
      </w:r>
      <w:r w:rsidRPr="007A51C3">
        <w:t xml:space="preserve"> </w:t>
      </w:r>
      <w:r w:rsidR="006552A1">
        <w:t>nekünk</w:t>
      </w:r>
      <w:r w:rsidR="0049423C">
        <w:t>, így</w:t>
      </w:r>
      <w:r w:rsidRPr="007A51C3">
        <w:t xml:space="preserve"> ezeken a felvételeken kell megfelelő eredménnyel detektálnunk az elmozdulásokat. </w:t>
      </w:r>
      <w:r w:rsidR="0049423C">
        <w:t xml:space="preserve">Egyik sorozatban </w:t>
      </w:r>
      <w:r w:rsidRPr="007A51C3">
        <w:t>Cumulus</w:t>
      </w:r>
      <w:r w:rsidR="0049423C">
        <w:t xml:space="preserve"> típusú felhők láthatóak, melyek 800-1000 </w:t>
      </w:r>
      <w:r w:rsidRPr="007A51C3">
        <w:t>m</w:t>
      </w:r>
      <w:r w:rsidR="0049423C">
        <w:t>éter</w:t>
      </w:r>
      <w:r w:rsidRPr="007A51C3">
        <w:t xml:space="preserve"> </w:t>
      </w:r>
      <w:r w:rsidR="0049423C">
        <w:t>magasságban helyezkednek el</w:t>
      </w:r>
      <w:r w:rsidRPr="007A51C3">
        <w:t xml:space="preserve">, míg a </w:t>
      </w:r>
      <w:r w:rsidR="0049423C">
        <w:t xml:space="preserve">másodikon </w:t>
      </w:r>
      <w:proofErr w:type="spellStart"/>
      <w:r w:rsidRPr="007A51C3">
        <w:t>statocumulusok</w:t>
      </w:r>
      <w:proofErr w:type="spellEnd"/>
      <w:r w:rsidR="0049423C">
        <w:t>, melyek</w:t>
      </w:r>
      <w:r w:rsidRPr="007A51C3">
        <w:t xml:space="preserve"> kb. 1500-1800 m </w:t>
      </w:r>
      <w:r w:rsidR="0049423C">
        <w:t>magasságban</w:t>
      </w:r>
      <w:r w:rsidRPr="007A51C3">
        <w:t xml:space="preserve"> </w:t>
      </w:r>
      <w:r w:rsidR="0049423C">
        <w:t>vannak. A</w:t>
      </w:r>
      <w:r w:rsidRPr="007A51C3">
        <w:t xml:space="preserve"> magassági szél mind a 2 szinten kb. 15-16-17 m/s, ám a sebesség meghatározása nem elvárás.</w:t>
      </w:r>
    </w:p>
    <w:p w:rsidR="00351AE7" w:rsidRPr="00DB14ED" w:rsidRDefault="00351AE7" w:rsidP="00351AE7">
      <w:pPr>
        <w:spacing w:before="120"/>
        <w:ind w:firstLine="426"/>
      </w:pPr>
    </w:p>
    <w:p w:rsidR="00351AE7" w:rsidRDefault="00351AE7" w:rsidP="00351AE7">
      <w:pPr>
        <w:keepNext/>
        <w:spacing w:before="120"/>
        <w:jc w:val="center"/>
      </w:pPr>
      <w:r>
        <w:rPr>
          <w:noProof/>
        </w:rPr>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F8356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8F381F" w:rsidRDefault="00EF155A" w:rsidP="00EF155A">
      <w:pPr>
        <w:pStyle w:val="Cmsor2"/>
      </w:pPr>
      <w:bookmarkStart w:id="38" w:name="_Toc385287721"/>
      <w:bookmarkStart w:id="39" w:name="_Toc385409426"/>
      <w:r>
        <w:lastRenderedPageBreak/>
        <w:t>3</w:t>
      </w:r>
      <w:r w:rsidR="008F381F" w:rsidRPr="00E05D93">
        <w:t xml:space="preserve">.2. </w:t>
      </w:r>
      <w:r w:rsidR="008F381F" w:rsidRPr="00EF155A">
        <w:t>Előfeldolgozás</w:t>
      </w:r>
      <w:bookmarkEnd w:id="38"/>
      <w:bookmarkEnd w:id="39"/>
      <w:r w:rsidR="008F381F">
        <w:t xml:space="preserve"> </w:t>
      </w:r>
    </w:p>
    <w:p w:rsidR="008F381F" w:rsidRPr="00E05D93" w:rsidRDefault="00EF155A" w:rsidP="00EF155A">
      <w:pPr>
        <w:pStyle w:val="Cmsor3"/>
      </w:pPr>
      <w:bookmarkStart w:id="40" w:name="_Toc385287722"/>
      <w:bookmarkStart w:id="41" w:name="_Toc385409427"/>
      <w:r>
        <w:t>3</w:t>
      </w:r>
      <w:r w:rsidR="008F381F" w:rsidRPr="00E05D93">
        <w:t xml:space="preserve">.2.1. </w:t>
      </w:r>
      <w:r w:rsidR="008F381F">
        <w:t>Probléma meghatározása</w:t>
      </w:r>
      <w:bookmarkEnd w:id="40"/>
      <w:bookmarkEnd w:id="41"/>
    </w:p>
    <w:p w:rsidR="00BC474A" w:rsidRPr="00750117" w:rsidRDefault="008F381F" w:rsidP="00351AE7">
      <w:pPr>
        <w:spacing w:before="120"/>
        <w:ind w:firstLine="426"/>
        <w:rPr>
          <w:noProof/>
          <w:color w:val="000000" w:themeColor="text1"/>
          <w:szCs w:val="20"/>
        </w:rPr>
      </w:pPr>
      <w:r w:rsidRPr="007A51C3">
        <w:t>Ahhoz, hogy a felhők elmozdulásának az iránya megbecsülhető legyen</w:t>
      </w:r>
      <w:r w:rsidR="00883169">
        <w:t>,</w:t>
      </w:r>
      <w:r w:rsidRPr="007A51C3">
        <w:t xml:space="preserve"> a kapott képrészleteket meg kell feleltetnünk egymásnak, majd ezáltal kell a mozgás irányát detektálnunk.</w:t>
      </w:r>
      <w:r w:rsidR="00883169">
        <w:t xml:space="preserve"> Először meg szeretnénk határozni</w:t>
      </w:r>
      <w:r w:rsidRPr="007A51C3">
        <w:t xml:space="preserve"> a képen a </w:t>
      </w:r>
      <w:r w:rsidR="00883169">
        <w:t>felhők</w:t>
      </w:r>
      <w:r w:rsidR="006552A1">
        <w:t>et</w:t>
      </w:r>
      <w:r w:rsidRPr="007A51C3">
        <w:t xml:space="preserve">, így az elsődleges célunk, hogy az általunk kívánt objektumokon olyan jellemzőket keressünk, </w:t>
      </w:r>
      <w:r w:rsidR="00883169">
        <w:t>amelyeket</w:t>
      </w:r>
      <w:r w:rsidRPr="007A51C3">
        <w:t xml:space="preserve"> utána a következő képen meg tudunk találni</w:t>
      </w:r>
      <w:r w:rsidR="006552A1">
        <w:t>,</w:t>
      </w:r>
      <w:r w:rsidRPr="007A51C3">
        <w:t xml:space="preserve"> majd megfeleltetni </w:t>
      </w:r>
      <w:r w:rsidR="00883169">
        <w:t>egymásnak. E</w:t>
      </w:r>
      <w:r w:rsidRPr="007A51C3">
        <w:t xml:space="preserve">nnek alapján pedig az elmozdulás iránya is meghatározható lesz, amiből már tudunk következtetni a magaslati szélnek az </w:t>
      </w:r>
      <w:r w:rsidR="00883169">
        <w:t>irányára</w:t>
      </w:r>
      <w:r w:rsidRPr="007A51C3">
        <w:t xml:space="preserve"> is. A jellemző pontok megtalálására sarokpont detektort használunk, majd a pontok elmozdulását optikai áramlás segítségével fogjuk követni, így az összes pixel megfeleltetés helyett egy kisebb halmazt kell nyomon követnünk.</w:t>
      </w:r>
      <w:r w:rsidR="00292F27">
        <w:t xml:space="preserve"> </w:t>
      </w:r>
      <w:r w:rsidRPr="007A51C3">
        <w:t>A felhők mozgásának a detektálásához megbízható jellemzőket kell</w:t>
      </w:r>
      <w:r w:rsidR="006552A1">
        <w:t xml:space="preserve"> keresnünk, amiket majd követni</w:t>
      </w:r>
      <w:r w:rsidRPr="007A51C3">
        <w:t xml:space="preserve"> tudunk a képsorozaton</w:t>
      </w:r>
      <w:r w:rsidR="00AA6EA2">
        <w:t>. E</w:t>
      </w:r>
      <w:r w:rsidRPr="007A51C3">
        <w:t>zek a pontok tipikusan sarokpontok, amit a rákövetkező képeken próbálunk</w:t>
      </w:r>
      <w:r w:rsidR="00292F27">
        <w:t xml:space="preserve"> </w:t>
      </w:r>
      <w:r w:rsidR="002B6AB3">
        <w:t>összepárosítani</w:t>
      </w:r>
      <w:r w:rsidR="00292F27">
        <w:t xml:space="preserve"> </w:t>
      </w:r>
      <w:r w:rsidR="002B6AB3">
        <w:t>egymással</w:t>
      </w:r>
      <w:r w:rsidR="00292F27">
        <w:t>.</w:t>
      </w:r>
      <w:r w:rsidRPr="007A51C3">
        <w:t xml:space="preserve"> </w:t>
      </w:r>
    </w:p>
    <w:p w:rsidR="008F381F" w:rsidRDefault="008F381F" w:rsidP="007A51C3">
      <w:pPr>
        <w:spacing w:before="120"/>
        <w:ind w:firstLine="426"/>
      </w:pPr>
      <w:r w:rsidRPr="007A51C3">
        <w:t xml:space="preserve">Az eredeti képeink </w:t>
      </w:r>
      <w:r w:rsidR="00AB2DF4">
        <w:t>11,8 MP-es</w:t>
      </w:r>
      <w:r w:rsidRPr="007A51C3">
        <w:t xml:space="preserve"> felbontásban érkeznek, ahol  feldolgozási idő </w:t>
      </w:r>
      <w:r w:rsidR="00AB2DF4">
        <w:t>hosszadalmas lehet,</w:t>
      </w:r>
      <w:r w:rsidRPr="007A51C3">
        <w:t xml:space="preserve"> és zajokat is </w:t>
      </w:r>
      <w:r w:rsidR="00AB2DF4">
        <w:t>tartalmazhat,</w:t>
      </w:r>
      <w:r w:rsidRPr="007A51C3">
        <w:t xml:space="preserve"> így mielőtt bárminek is nekikezdenénk </w:t>
      </w:r>
      <w:r w:rsidR="00AB2DF4">
        <w:t>egy előfeldolgozási folyamatot kell végrehajtanunk</w:t>
      </w:r>
      <w:r w:rsidRPr="007A51C3">
        <w:t xml:space="preserve"> a képeinken.</w:t>
      </w:r>
      <w:r w:rsidRPr="00DB14ED">
        <w:t xml:space="preserve"> </w:t>
      </w:r>
      <w:r w:rsidRPr="007A51C3">
        <w:t>Ha ezt nem tennénk, akkor nem megfelelő helyeken detektálnánk sarkokat</w:t>
      </w:r>
      <w:r w:rsidR="00AB2DF4">
        <w:t>. M</w:t>
      </w:r>
      <w:r w:rsidRPr="007A51C3">
        <w:t xml:space="preserve">ivel a legtöbb pont a kék homogén környezeten </w:t>
      </w:r>
      <w:r w:rsidR="00AB2DF4">
        <w:t>helyezkedik</w:t>
      </w:r>
      <w:r w:rsidRPr="007A51C3">
        <w:t xml:space="preserve"> el</w:t>
      </w:r>
      <w:r w:rsidR="00AB2DF4">
        <w:t>,</w:t>
      </w:r>
      <w:r w:rsidRPr="007A51C3">
        <w:t xml:space="preserve"> nem lehet elkezdeni a megfelelő vizsgálatokat</w:t>
      </w:r>
      <w:r w:rsidR="00AB2DF4">
        <w:t>. Előfeldolgozás után</w:t>
      </w:r>
      <w:r w:rsidRPr="007A51C3">
        <w:t xml:space="preserve"> már sokkal jobb eredményt hozott számunkra</w:t>
      </w:r>
      <w:r w:rsidR="00AB2DF4">
        <w:t xml:space="preserve"> az algoritmus.</w:t>
      </w:r>
      <w:r w:rsidRPr="007A51C3">
        <w:t xml:space="preserve"> </w:t>
      </w:r>
      <w:r w:rsidR="006552A1" w:rsidRPr="006552A1">
        <w:t>Ilyen esetekben a jellemző pontjaink inkább a felhők széleinél helyezkednek el mintsem homogén környezetben, ugyanazon beállítások m</w:t>
      </w:r>
      <w:r w:rsidR="006552A1">
        <w:t>ellett</w:t>
      </w:r>
      <w:r w:rsidR="006552A1" w:rsidRPr="006552A1">
        <w:t xml:space="preserve"> (lásd 1</w:t>
      </w:r>
      <w:r w:rsidR="00357DA1">
        <w:t>1</w:t>
      </w:r>
      <w:r w:rsidR="006552A1" w:rsidRPr="006552A1">
        <w:t>. ábra)</w:t>
      </w:r>
      <w:r w:rsidR="006552A1">
        <w:t>.</w:t>
      </w:r>
    </w:p>
    <w:p w:rsidR="00B62B99" w:rsidRPr="00A83C64" w:rsidRDefault="00EF155A" w:rsidP="00EF155A">
      <w:pPr>
        <w:pStyle w:val="Cmsor3"/>
      </w:pPr>
      <w:bookmarkStart w:id="42" w:name="_Toc385287723"/>
      <w:bookmarkStart w:id="43" w:name="_Toc385409428"/>
      <w:r>
        <w:t>3</w:t>
      </w:r>
      <w:r w:rsidR="00B62B99" w:rsidRPr="00E05D93">
        <w:t>.2.</w:t>
      </w:r>
      <w:r w:rsidR="00B62B99">
        <w:t>2</w:t>
      </w:r>
      <w:r w:rsidR="00B62B99" w:rsidRPr="00E05D93">
        <w:t xml:space="preserve">. </w:t>
      </w:r>
      <w:r w:rsidR="00B62B99">
        <w:t>Gauss simítás</w:t>
      </w:r>
      <w:bookmarkEnd w:id="42"/>
      <w:bookmarkEnd w:id="43"/>
    </w:p>
    <w:p w:rsidR="001B2AB3" w:rsidRDefault="002B6AB3" w:rsidP="001B2AB3">
      <w:pPr>
        <w:spacing w:before="120"/>
        <w:ind w:firstLine="426"/>
      </w:pPr>
      <w:r>
        <w:t xml:space="preserve">Az eredeti képünk magas zajterheltsége miatt kaptunk pontatlan sarokpont detektálásokat. </w:t>
      </w:r>
      <w:r w:rsidRPr="002B6AB3">
        <w:t xml:space="preserve">Zajoknak nevezzük </w:t>
      </w:r>
      <w:r>
        <w:t>azokat, amelyek</w:t>
      </w:r>
      <w:r w:rsidRPr="002B6AB3">
        <w:t xml:space="preserve"> a képen egy oda nem illő, a környezetébe bele nem simuló intenzitású </w:t>
      </w:r>
      <w:proofErr w:type="gramStart"/>
      <w:r w:rsidRPr="002B6AB3">
        <w:t>pixel(</w:t>
      </w:r>
      <w:proofErr w:type="spellStart"/>
      <w:proofErr w:type="gramEnd"/>
      <w:r w:rsidRPr="002B6AB3">
        <w:t>ek</w:t>
      </w:r>
      <w:proofErr w:type="spellEnd"/>
      <w:r w:rsidRPr="002B6AB3">
        <w:t>).</w:t>
      </w:r>
      <w:r>
        <w:t xml:space="preserve"> </w:t>
      </w:r>
      <w:r w:rsidRPr="002B6AB3">
        <w:t>Megszűntetéséhez átlagolhatunk, ha a kép minden egyes p pixelének egy kis környezetében kiszámoljuk az átlagot</w:t>
      </w:r>
      <w:r>
        <w:t>,</w:t>
      </w:r>
      <w:r w:rsidRPr="002B6AB3">
        <w:t xml:space="preserve"> majd ezt az értéket kapja meg a p. Ennél a módszereknél tudnunk kell, hogy a zaj mértéke ugyan csökken</w:t>
      </w:r>
      <w:r>
        <w:t>,</w:t>
      </w:r>
      <w:r w:rsidRPr="002B6AB3">
        <w:t xml:space="preserve"> de nem garantált, hogy </w:t>
      </w:r>
      <w:r>
        <w:t>sikeresen megszűntettük a zajt</w:t>
      </w:r>
      <w:r w:rsidRPr="002B6AB3">
        <w:t xml:space="preserve">. Átlagoló szűrő helyett </w:t>
      </w:r>
      <w:r>
        <w:t>medián</w:t>
      </w:r>
      <w:r w:rsidRPr="002B6AB3">
        <w:t xml:space="preserve"> szűréssel is </w:t>
      </w:r>
      <w:r>
        <w:t>próbálkozhatunk</w:t>
      </w:r>
      <w:r w:rsidRPr="002B6AB3">
        <w:t>,</w:t>
      </w:r>
      <w:r>
        <w:t xml:space="preserve"> azaz</w:t>
      </w:r>
      <w:r w:rsidRPr="002B6AB3">
        <w:t xml:space="preserve"> ha a kis környezetben a statisztikából ismert medián értéket helyettesítjük a p pixel helyére. </w:t>
      </w:r>
      <w:proofErr w:type="gramStart"/>
      <w:r w:rsidRPr="002B6AB3">
        <w:t xml:space="preserve">Ez a módszer </w:t>
      </w:r>
      <w:r>
        <w:t>sikeres lehet,</w:t>
      </w:r>
      <w:r w:rsidRPr="002B6AB3">
        <w:t xml:space="preserve"> ugyanis a medián nincs terhelve a zaj mértékével, </w:t>
      </w:r>
      <w:r>
        <w:t>viszont</w:t>
      </w:r>
      <w:r w:rsidRPr="002B6AB3">
        <w:t xml:space="preserve"> elmossa az éleinket.</w:t>
      </w:r>
      <w:proofErr w:type="gramEnd"/>
      <w:r w:rsidR="00F21B71">
        <w:t xml:space="preserve"> </w:t>
      </w:r>
      <w:r w:rsidR="00F83563">
        <w:fldChar w:fldCharType="begin" w:fldLock="1"/>
      </w:r>
      <w:r w:rsidR="00BA0FB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previouslyFormattedCitation" : "[5]" }, "properties" : { "noteIndex" : 0 }, "schema" : "https://github.com/citation-style-language/schema/raw/master/csl-citation.json" }</w:instrText>
      </w:r>
      <w:r w:rsidR="00F83563">
        <w:fldChar w:fldCharType="separate"/>
      </w:r>
      <w:r w:rsidR="00F21B71" w:rsidRPr="00F21B71">
        <w:rPr>
          <w:noProof/>
        </w:rPr>
        <w:t>[5]</w:t>
      </w:r>
      <w:r w:rsidR="00F83563">
        <w:fldChar w:fldCharType="end"/>
      </w:r>
      <w:r w:rsidR="00514A76">
        <w:t xml:space="preserve"> </w:t>
      </w:r>
      <w:proofErr w:type="gramStart"/>
      <w:r w:rsidRPr="002B6AB3">
        <w:t>A következő simító módszer a Gauss szűrő, ahol a számításnál a p pixeltől való távolságot is figyelembe vesszük.</w:t>
      </w:r>
      <w:proofErr w:type="gramEnd"/>
      <w:r w:rsidR="007D52C9">
        <w:t xml:space="preserve"> </w:t>
      </w:r>
      <w:r w:rsidR="00F83563">
        <w:fldChar w:fldCharType="begin" w:fldLock="1"/>
      </w:r>
      <w:r w:rsidR="00BA0FBB">
        <w:instrText>ADDIN CSL_CITATION { "citationItems" : [ { "id" : "ITEM-1", "itemData" : { "author" : [ { "dropping-particle" : "", "family" : "Nixon", "given" : "M. S.", "non-dropping-particle" : "", "parse-names" : false, "suffix" : "" }, { "dropping-particle" : "", "family" : "Aguado", "given" : "A. S.", "non-dropping-particle" : "", "parse-names" : false, "suffix" : "" } ], "container-title" : "Academic Press", "id" : "ITEM-1", "issued" : { "date-parts" : [ [ "2008" ] ] }, "title" : "Feature Extraction and Image Processing", "type" : "article-journal" }, "uris" : [ "http://www.mendeley.com/documents/?uuid=e50a0dbc-fe7c-4ecc-96ac-cfbdfe37e03c" ] } ], "mendeley" : { "previouslyFormattedCitation" : "[6]" }, "properties" : { "noteIndex" : 0 }, "schema" : "https://github.com/citation-style-language/schema/raw/master/csl-citation.json" }</w:instrText>
      </w:r>
      <w:r w:rsidR="00F83563">
        <w:fldChar w:fldCharType="separate"/>
      </w:r>
      <w:r w:rsidR="007D52C9" w:rsidRPr="007D52C9">
        <w:rPr>
          <w:noProof/>
        </w:rPr>
        <w:t>[6]</w:t>
      </w:r>
      <w:r w:rsidR="00F83563">
        <w:fldChar w:fldCharType="end"/>
      </w:r>
      <w:r w:rsidRPr="002B6AB3">
        <w:t xml:space="preserve"> Az előző szűrők gondja az volt, hogy ha növeltük a maszkunk méretét</w:t>
      </w:r>
      <w:r>
        <w:t>,</w:t>
      </w:r>
      <w:r w:rsidRPr="002B6AB3">
        <w:t xml:space="preserve"> akkor a p pixel nagyban különböző értéket vesz zajtalan képrészleteken is. A Gauss szűrő viszont súlyozott átlagolást fog adni, ahol a súly a távolsággal arányos. </w:t>
      </w:r>
      <w:r w:rsidR="001B2AB3">
        <w:t>A szűrő számítási módszerét az (</w:t>
      </w:r>
      <w:r w:rsidR="00C22556">
        <w:t>2</w:t>
      </w:r>
      <w:r w:rsidR="001B2AB3">
        <w:t>)</w:t>
      </w:r>
      <w:proofErr w:type="spellStart"/>
      <w:r w:rsidR="001B2AB3">
        <w:t>-es</w:t>
      </w:r>
      <w:proofErr w:type="spellEnd"/>
      <w:r w:rsidR="001B2AB3">
        <w:t xml:space="preserve"> képletben láthatjuk.</w:t>
      </w:r>
    </w:p>
    <w:p w:rsidR="00B62B99" w:rsidRDefault="001B2AB3" w:rsidP="001B2AB3">
      <w:pPr>
        <w:tabs>
          <w:tab w:val="right" w:pos="9072"/>
        </w:tabs>
        <w:spacing w:before="120"/>
        <w:ind w:firstLine="426"/>
      </w:pPr>
      <w:r>
        <w:rPr>
          <w:noProof/>
          <w:color w:val="FF0000"/>
        </w:rPr>
        <w:drawing>
          <wp:inline distT="0" distB="0" distL="0" distR="0">
            <wp:extent cx="1775460" cy="456222"/>
            <wp:effectExtent l="0" t="0" r="0" b="0"/>
            <wp:docPr id="3" name="Kép 3" descr="C:\Users\Ádám\AppData\Local\Microsoft\Windows\INetCache\Content.Word\Gauss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dám\AppData\Local\Microsoft\Windows\INetCache\Content.Word\GaussFilter.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80764" cy="508977"/>
                    </a:xfrm>
                    <a:prstGeom prst="rect">
                      <a:avLst/>
                    </a:prstGeom>
                    <a:noFill/>
                    <a:ln>
                      <a:noFill/>
                    </a:ln>
                  </pic:spPr>
                </pic:pic>
              </a:graphicData>
            </a:graphic>
          </wp:inline>
        </w:drawing>
      </w:r>
      <w:r>
        <w:tab/>
        <w:t>(</w:t>
      </w:r>
      <w:r w:rsidR="00C22556">
        <w:t>2</w:t>
      </w:r>
      <w:r>
        <w:t>)</w:t>
      </w:r>
    </w:p>
    <w:p w:rsidR="005E1E5C" w:rsidRDefault="005E1E5C" w:rsidP="005E1E5C">
      <w:pPr>
        <w:keepNext/>
        <w:spacing w:before="120"/>
        <w:jc w:val="center"/>
      </w:pPr>
      <w:r w:rsidRPr="0085210E">
        <w:rPr>
          <w:noProof/>
        </w:rPr>
        <w:lastRenderedPageBreak/>
        <w:drawing>
          <wp:inline distT="0" distB="0" distL="0" distR="0">
            <wp:extent cx="3268980" cy="1663725"/>
            <wp:effectExtent l="0" t="0" r="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90739" cy="1674799"/>
                    </a:xfrm>
                    <a:prstGeom prst="rect">
                      <a:avLst/>
                    </a:prstGeom>
                    <a:noFill/>
                    <a:ln>
                      <a:noFill/>
                    </a:ln>
                  </pic:spPr>
                </pic:pic>
              </a:graphicData>
            </a:graphic>
          </wp:inline>
        </w:drawing>
      </w:r>
    </w:p>
    <w:p w:rsidR="005E1E5C" w:rsidRPr="005E1E5C" w:rsidRDefault="00F83563"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2</w:t>
      </w:r>
      <w:r w:rsidRPr="00750117">
        <w:rPr>
          <w:noProof/>
          <w:color w:val="000000" w:themeColor="text1"/>
          <w:szCs w:val="20"/>
        </w:rPr>
        <w:fldChar w:fldCharType="end"/>
      </w:r>
      <w:r w:rsidR="005E1E5C" w:rsidRPr="00750117">
        <w:rPr>
          <w:noProof/>
          <w:color w:val="000000" w:themeColor="text1"/>
          <w:szCs w:val="20"/>
        </w:rPr>
        <w:t>. ábra –</w:t>
      </w:r>
      <w:r w:rsidR="007E0CAB">
        <w:rPr>
          <w:noProof/>
          <w:color w:val="000000" w:themeColor="text1"/>
          <w:szCs w:val="20"/>
        </w:rPr>
        <w:t xml:space="preserve"> A képpiramis elve</w:t>
      </w:r>
    </w:p>
    <w:p w:rsidR="000A5B86" w:rsidRPr="002B6AB3" w:rsidRDefault="002B6AB3" w:rsidP="001B2AB3">
      <w:pPr>
        <w:spacing w:before="120"/>
        <w:ind w:firstLine="426"/>
      </w:pPr>
      <w:r w:rsidRPr="002B6AB3">
        <w:t>Az általunk használt képeken</w:t>
      </w:r>
      <w:r>
        <w:t xml:space="preserve"> egy elősimítást alkalmazunk, amit egy Gauss szűrő segítségével valósítottunk meg Azonban ez sem vezetett korrekt eredményhez. Egy alap 3x3-as maszkkal elsimított kép is elég sok zajjal van terhelve. A maszk növelése vezethet megoldáshoz, ám egy 13x13-as maszkkal végzett művelet is elfogadhatatlan detektálásokat tartalmaz. </w:t>
      </w:r>
      <w:r w:rsidR="00831614">
        <w:t>A</w:t>
      </w:r>
      <w:r>
        <w:t xml:space="preserve"> 15x15-ös megvalósítás már a homogén felületen eltűntette a téves pontok észlelését, de a felhők széleinél nem talált pontokat, ami a vizsgálataink továbbhaladása szempontjából nem bizonyul elégségesnek. Ezért egy másfajta módszert kell alkalmaznunk.</w:t>
      </w:r>
      <w:r w:rsidR="000A5B86">
        <w:t xml:space="preserve"> </w:t>
      </w:r>
    </w:p>
    <w:p w:rsidR="00B62B99" w:rsidRDefault="00EF155A" w:rsidP="00EF155A">
      <w:pPr>
        <w:pStyle w:val="Cmsor3"/>
      </w:pPr>
      <w:bookmarkStart w:id="44" w:name="_Toc385287724"/>
      <w:bookmarkStart w:id="45" w:name="_Toc385409429"/>
      <w:r>
        <w:t>3</w:t>
      </w:r>
      <w:r w:rsidR="00B62B99" w:rsidRPr="00E05D93">
        <w:t>.2.</w:t>
      </w:r>
      <w:r w:rsidR="00B62B99">
        <w:t>3</w:t>
      </w:r>
      <w:r w:rsidR="00B62B99" w:rsidRPr="00E05D93">
        <w:t xml:space="preserve">. </w:t>
      </w:r>
      <w:r w:rsidR="00B62B99">
        <w:t>A Piramis módszer – felbontás hierarchiák</w:t>
      </w:r>
      <w:bookmarkEnd w:id="44"/>
      <w:bookmarkEnd w:id="45"/>
    </w:p>
    <w:p w:rsidR="00B62B99" w:rsidRDefault="00B62B99" w:rsidP="00B62B99">
      <w:pPr>
        <w:spacing w:before="120"/>
        <w:ind w:firstLine="426"/>
      </w:pPr>
      <w:r w:rsidRPr="00B62B99">
        <w:t xml:space="preserve">Mivel a képeink mérete nagy és szeretnénk gyors algoritmusokat készíteni rá, így a megfelelő simítás mellett szeretnénk, ha tömörebb reprezentációba tudnánk leképezni őket. </w:t>
      </w:r>
      <w:proofErr w:type="gramStart"/>
      <w:r w:rsidRPr="00B62B99">
        <w:t>Erre az úgynevezett „Piramisok – felbontás hierarchiák” szolgálnak.</w:t>
      </w:r>
      <w:proofErr w:type="gramEnd"/>
      <w:r w:rsidR="007E0CAB">
        <w:t xml:space="preserve"> </w:t>
      </w:r>
      <w:r w:rsidR="00F83563">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F83563">
        <w:fldChar w:fldCharType="separate"/>
      </w:r>
      <w:r w:rsidR="007E0CAB" w:rsidRPr="007E0CAB">
        <w:rPr>
          <w:noProof/>
        </w:rPr>
        <w:t>[7]</w:t>
      </w:r>
      <w:r w:rsidR="00F83563">
        <w:fldChar w:fldCharType="end"/>
      </w:r>
      <w:r w:rsidRPr="00B62B99">
        <w:t xml:space="preserve"> A kép különböző skálázású másolataiból épül fel egy kép, ami szintenként kettő hatvány</w:t>
      </w:r>
      <w:r w:rsidR="00F05F15">
        <w:t>ai szerint csökken vagy nő</w:t>
      </w:r>
      <w:r w:rsidRPr="00B62B99">
        <w:t xml:space="preserve"> (lásd </w:t>
      </w:r>
      <w:r w:rsidR="000C41CB">
        <w:t>1</w:t>
      </w:r>
      <w:r w:rsidR="00357DA1">
        <w:t>2</w:t>
      </w:r>
      <w:r w:rsidRPr="00B62B99">
        <w:t>. ábra)</w:t>
      </w:r>
      <w:r w:rsidR="00F05F15">
        <w:t>.</w:t>
      </w:r>
    </w:p>
    <w:p w:rsidR="00B62B99" w:rsidRDefault="00B62B99" w:rsidP="00B62B99">
      <w:pPr>
        <w:spacing w:before="120"/>
        <w:ind w:firstLine="426"/>
      </w:pPr>
      <w:r w:rsidRPr="00B62B99">
        <w:t>Mi a nagyobb képből egy kisebb felbontású képet szeretnénk készíteni, ezért a piramisban lefele lépkedünk. Ahogy az eredeti képünkön 3 szintet lépünk lefele, a képünk simább lesz és a felbontása is csökken, ugyanakkor a számunkra fontos pontokat tudjuk rajta detektálni és a homogén felületen se tapasztalunk vé</w:t>
      </w:r>
      <w:r w:rsidR="004876D4">
        <w:t>letlen sarokpont detektálásokat</w:t>
      </w:r>
      <w:r w:rsidRPr="00B62B99">
        <w:t xml:space="preserve"> (lásd </w:t>
      </w:r>
      <w:r w:rsidR="007F7B72">
        <w:t>1</w:t>
      </w:r>
      <w:r w:rsidR="00157693">
        <w:t>3</w:t>
      </w:r>
      <w:r w:rsidRPr="00B62B99">
        <w:t>. ábra)</w:t>
      </w:r>
      <w:r w:rsidR="004876D4">
        <w:t>.</w:t>
      </w:r>
      <w:r w:rsidRPr="00B62B99">
        <w:t xml:space="preserve"> Az algoritmusaink ideje is jelentősen nőtt.</w:t>
      </w:r>
    </w:p>
    <w:p w:rsidR="005E1E5C" w:rsidRDefault="005E1E5C" w:rsidP="005E1E5C">
      <w:pPr>
        <w:keepNext/>
        <w:spacing w:before="120"/>
        <w:jc w:val="center"/>
      </w:pPr>
      <w:r>
        <w:rPr>
          <w:noProof/>
        </w:rPr>
        <w:drawing>
          <wp:inline distT="0" distB="0" distL="0" distR="0">
            <wp:extent cx="4724400" cy="1066800"/>
            <wp:effectExtent l="0" t="0" r="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24400" cy="1066800"/>
                    </a:xfrm>
                    <a:prstGeom prst="rect">
                      <a:avLst/>
                    </a:prstGeom>
                    <a:noFill/>
                    <a:ln>
                      <a:noFill/>
                    </a:ln>
                  </pic:spPr>
                </pic:pic>
              </a:graphicData>
            </a:graphic>
          </wp:inline>
        </w:drawing>
      </w:r>
    </w:p>
    <w:p w:rsidR="005E1E5C" w:rsidRPr="005E1E5C" w:rsidRDefault="00F83563" w:rsidP="00351AE7">
      <w:pPr>
        <w:pStyle w:val="Kpalrs"/>
        <w:spacing w:before="120" w:after="36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3</w:t>
      </w:r>
      <w:r w:rsidRPr="00750117">
        <w:rPr>
          <w:noProof/>
          <w:color w:val="000000" w:themeColor="text1"/>
          <w:szCs w:val="20"/>
        </w:rPr>
        <w:fldChar w:fldCharType="end"/>
      </w:r>
      <w:r w:rsidR="005E1E5C" w:rsidRPr="00750117">
        <w:rPr>
          <w:noProof/>
          <w:color w:val="000000" w:themeColor="text1"/>
          <w:szCs w:val="20"/>
        </w:rPr>
        <w:t xml:space="preserve">. ábra – Az előfeldolgozás folyamata: balra az eredeti kép, majd jobbra haladva eggyel csökkenő szintű piramisképek. Jobbszélső képen a </w:t>
      </w:r>
      <w:r w:rsidR="005E1E5C">
        <w:rPr>
          <w:noProof/>
          <w:color w:val="000000" w:themeColor="text1"/>
          <w:szCs w:val="20"/>
        </w:rPr>
        <w:t>3. szintű piramiskép található.</w:t>
      </w:r>
    </w:p>
    <w:p w:rsidR="00B62B99" w:rsidRDefault="00EF155A" w:rsidP="00EF155A">
      <w:pPr>
        <w:pStyle w:val="Cmsor2"/>
      </w:pPr>
      <w:bookmarkStart w:id="46" w:name="_Toc385287725"/>
      <w:bookmarkStart w:id="47" w:name="_Toc385409430"/>
      <w:r>
        <w:lastRenderedPageBreak/>
        <w:t>3</w:t>
      </w:r>
      <w:r w:rsidR="00B62B99" w:rsidRPr="00E05D93">
        <w:t xml:space="preserve">.3. </w:t>
      </w:r>
      <w:r w:rsidR="00B62B99">
        <w:t>Jellemző pontok detektálása</w:t>
      </w:r>
      <w:bookmarkEnd w:id="46"/>
      <w:bookmarkEnd w:id="47"/>
      <w:r w:rsidR="00B62B99" w:rsidRPr="00E05D93">
        <w:t xml:space="preserve"> </w:t>
      </w:r>
    </w:p>
    <w:p w:rsidR="000A5B86" w:rsidRDefault="00EF155A" w:rsidP="00EF155A">
      <w:pPr>
        <w:pStyle w:val="Cmsor3"/>
        <w:rPr>
          <w:sz w:val="28"/>
          <w:szCs w:val="28"/>
        </w:rPr>
      </w:pPr>
      <w:bookmarkStart w:id="48" w:name="_Toc385287726"/>
      <w:bookmarkStart w:id="49" w:name="_Toc385409431"/>
      <w:r>
        <w:t>3</w:t>
      </w:r>
      <w:r w:rsidR="000A5B86">
        <w:t>.3</w:t>
      </w:r>
      <w:r w:rsidR="000A5B86" w:rsidRPr="00E05D93">
        <w:t>.</w:t>
      </w:r>
      <w:r w:rsidR="000A5B86">
        <w:t>1</w:t>
      </w:r>
      <w:r w:rsidR="000A5B86" w:rsidRPr="00E05D93">
        <w:t xml:space="preserve">. </w:t>
      </w:r>
      <w:r w:rsidR="000A5B86">
        <w:t>Jellemző pontok</w:t>
      </w:r>
      <w:bookmarkEnd w:id="48"/>
      <w:bookmarkEnd w:id="49"/>
    </w:p>
    <w:p w:rsidR="000A5B86" w:rsidRPr="00DB14ED" w:rsidRDefault="000A5B86" w:rsidP="00831614">
      <w:pPr>
        <w:spacing w:before="120"/>
        <w:ind w:firstLine="426"/>
      </w:pPr>
      <w:r w:rsidRPr="00B62B99">
        <w:t xml:space="preserve">A sarokpontok keresése nem más, mint élek találkozásának </w:t>
      </w:r>
      <w:r w:rsidR="00831614">
        <w:t>detektálása</w:t>
      </w:r>
      <w:r w:rsidRPr="00B62B99">
        <w:t>. Ha találtunk egy ilyen pontot, ott a képfüggvény több irányban változik. Ha csak egy élt találtunk, a változás csak egy irányba mutat. Homogén felületen nem beszélünk változásról. A sarokpontok figyelése emellett azért bizonyul jó megoldásnak, mert geometriai tanformációk mellett is megbízhatóan detektálhatóak, és nem kell minden képpontra számítást végeznünk majd. A célunk tehát olyan pontok megtalálása, amit az optikai áramlás során megbízhatóan fel tudunk használni. A sarokpontok detektálás</w:t>
      </w:r>
      <w:r w:rsidR="00831614">
        <w:t>á</w:t>
      </w:r>
      <w:r w:rsidRPr="00B62B99">
        <w:t>ra több módszer is létezik. Az alapelvük az élek találkozásának megtalálása, azaz olyan ablakok keresése, ahol azok elmozdulása nagy differenciához vezet.</w:t>
      </w:r>
    </w:p>
    <w:p w:rsidR="000A5B86" w:rsidRPr="00EF0C05" w:rsidRDefault="00EF155A" w:rsidP="00EF155A">
      <w:pPr>
        <w:pStyle w:val="Cmsor3"/>
      </w:pPr>
      <w:bookmarkStart w:id="50" w:name="_Toc385287727"/>
      <w:bookmarkStart w:id="51" w:name="_Toc385409432"/>
      <w:r>
        <w:t>3</w:t>
      </w:r>
      <w:r w:rsidR="000A5B86">
        <w:t>.3</w:t>
      </w:r>
      <w:r w:rsidR="000A5B86" w:rsidRPr="00E05D93">
        <w:t>.</w:t>
      </w:r>
      <w:r w:rsidR="00EF0C05">
        <w:t>2</w:t>
      </w:r>
      <w:r w:rsidR="000A5B86" w:rsidRPr="00E05D93">
        <w:t xml:space="preserve">. </w:t>
      </w:r>
      <w:r w:rsidR="000A5B86">
        <w:t>Sarokpontok megkeresése</w:t>
      </w:r>
      <w:bookmarkEnd w:id="50"/>
      <w:bookmarkEnd w:id="51"/>
    </w:p>
    <w:p w:rsidR="000A5B86" w:rsidRPr="000A5B86" w:rsidRDefault="000A5B86" w:rsidP="000A5B86">
      <w:pPr>
        <w:spacing w:before="120"/>
        <w:ind w:firstLine="426"/>
      </w:pPr>
      <w:r w:rsidRPr="000A5B86">
        <w:t xml:space="preserve">Miután a képeinken a megfelelő </w:t>
      </w:r>
      <w:proofErr w:type="spellStart"/>
      <w:r w:rsidRPr="000A5B86">
        <w:t>előfeldolgozásokat</w:t>
      </w:r>
      <w:proofErr w:type="spellEnd"/>
      <w:r w:rsidRPr="000A5B86">
        <w:t xml:space="preserve"> végrehajtottuk, a jellemzők megkeresése következik. A megtalálásukhoz az ún. Good </w:t>
      </w:r>
      <w:proofErr w:type="spellStart"/>
      <w:r w:rsidRPr="000A5B86">
        <w:t>feature</w:t>
      </w:r>
      <w:proofErr w:type="spellEnd"/>
      <w:r w:rsidRPr="000A5B86">
        <w:t xml:space="preserve"> </w:t>
      </w:r>
      <w:proofErr w:type="spellStart"/>
      <w:r w:rsidRPr="000A5B86">
        <w:t>to</w:t>
      </w:r>
      <w:proofErr w:type="spellEnd"/>
      <w:r w:rsidRPr="000A5B86">
        <w:t xml:space="preserve"> </w:t>
      </w:r>
      <w:proofErr w:type="spellStart"/>
      <w:r w:rsidRPr="000A5B86">
        <w:t>track</w:t>
      </w:r>
      <w:proofErr w:type="spellEnd"/>
      <w:r w:rsidRPr="000A5B86">
        <w:t xml:space="preserve"> algoritmust fogjuk használni</w:t>
      </w:r>
      <w:r w:rsidR="00EF0C05">
        <w:t>.</w:t>
      </w:r>
    </w:p>
    <w:p w:rsidR="000A5B86" w:rsidRPr="000A5B86" w:rsidRDefault="000A5B86" w:rsidP="000A5B86">
      <w:pPr>
        <w:spacing w:before="120"/>
        <w:ind w:firstLine="426"/>
      </w:pPr>
      <w:proofErr w:type="gramStart"/>
      <w:r w:rsidRPr="000A5B86">
        <w:t>A követési eljárásban</w:t>
      </w:r>
      <w:proofErr w:type="gramEnd"/>
      <w:r w:rsidR="00EC4481">
        <w:t xml:space="preserve"> </w:t>
      </w:r>
      <w:r w:rsidR="00F83563">
        <w:fldChar w:fldCharType="begin" w:fldLock="1"/>
      </w:r>
      <w:r w:rsidR="00BA0FBB">
        <w:instrText>ADDIN CSL_CITATION { "citationItems" : [ { "id" : "ITEM-1", "itemData" : { "abstract" : "1 Problem Statement Let \u0421 and \u0422 be two 2D grayscaled images. The two quantities \u0421(x) = \u0421(\u043c \u043d) and \u0422(x) = \u0422(\u043c \u043d) are then the grayscale values of the two images at the location x = [\u043c \u043d]\u042c , where \u043c and \u043d are the two pixel coordinates of a generic image point x. The image \u0421 ...", "author" : [ { "dropping-particle" : "", "family" : "Bouguet", "given" : "J", "non-dropping-particle" : "", "parse-names" : false, "suffix" : "" } ], "container-title" : "pages.slc.edu", "id" : "ITEM-1", "issued" : { "date-parts" : [ [ "2001" ] ] }, "title" : "Pyramidal implementation of the affine lucas kanade feature tracker\u2014description of the algorithm", "type" : "article-journal" }, "uris" : [ "http://www.mendeley.com/documents/?uuid=4a43d935-d4e9-4806-b1c5-94ddb89733cb" ] } ], "mendeley" : { "previouslyFormattedCitation" : "[8]" }, "properties" : { "noteIndex" : 0 }, "schema" : "https://github.com/citation-style-language/schema/raw/master/csl-citation.json" }</w:instrText>
      </w:r>
      <w:r w:rsidR="00F83563">
        <w:fldChar w:fldCharType="separate"/>
      </w:r>
      <w:r w:rsidR="00EC4481" w:rsidRPr="00EC4481">
        <w:rPr>
          <w:noProof/>
        </w:rPr>
        <w:t>[8]</w:t>
      </w:r>
      <w:r w:rsidR="00F83563">
        <w:fldChar w:fldCharType="end"/>
      </w:r>
      <w:r w:rsidRPr="000A5B86">
        <w:t xml:space="preserve"> </w:t>
      </w:r>
      <w:r w:rsidR="001B2AB3">
        <w:t>tekintsük</w:t>
      </w:r>
      <w:r w:rsidRPr="000A5B86">
        <w:t xml:space="preserve"> a megfelelően kiválasztott, követni szánt u pontot az I képen, és keressük hozzá a v pozíciójú pontot a másik J képen. Ebben a részben azt mondjuk meg, hogy mit jelent az első lépésben u meghatározása az I képen. Ezt a lépést </w:t>
      </w:r>
      <w:r w:rsidR="001B2AB3" w:rsidRPr="000A5B86">
        <w:t>jellemző-kiválasztásnak</w:t>
      </w:r>
      <w:r w:rsidRPr="000A5B86">
        <w:t xml:space="preserve"> nevezik. A követés központi lépése az optikai folyam vektor kiszámítása. </w:t>
      </w:r>
      <w:r w:rsidR="001B2AB3">
        <w:t>Itt</w:t>
      </w:r>
      <w:r w:rsidRPr="000A5B86">
        <w:t xml:space="preserve"> a térbeli gradiens mátrixból képzett G mátrixról elvárjuk, hogy invertálható legyen, vagy más szóval G kisebbik sajátértékének is elég nagynak kell lennie (egy küszöbnél nagyobbnak). Ez jól jellemzi azt a pixelt, amit követni szeretnénk. </w:t>
      </w:r>
      <w:proofErr w:type="gramStart"/>
      <w:r w:rsidRPr="000A5B86">
        <w:t>Ezért a kiválasztás menete a következő</w:t>
      </w:r>
      <w:proofErr w:type="gramEnd"/>
      <w:r w:rsidR="003801DF">
        <w:t xml:space="preserve"> </w:t>
      </w:r>
      <w:r w:rsidR="00F83563">
        <w:fldChar w:fldCharType="begin" w:fldLock="1"/>
      </w:r>
      <w:r w:rsidR="00BA0FBB">
        <w:instrText>ADDIN CSL_CITATION { "citationItems" : [ { "id" : "ITEM-1", "itemData" : { "author" : [ { "dropping-particle" : "", "family" : "Trucco", "given" : "E.", "non-dropping-particle" : "", "parse-names" : false, "suffix" : "" }, { "dropping-particle" : "", "family" : "Verri", "given" : "A.", "non-dropping-particle" : "", "parse-names" : false, "suffix" : "" } ], "container-title" : "Prentice Hall", "id" : "ITEM-1", "issued" : { "date-parts" : [ [ "1998" ] ] }, "title" : "Introductory Techniques for 3-D Computer Vision", "type" : "article-journal" }, "uris" : [ "http://www.mendeley.com/documents/?uuid=ac792ea1-e263-455e-96d4-a121c1a05fd6" ] } ], "mendeley" : { "previouslyFormattedCitation" : "[9]" }, "properties" : { "noteIndex" : 0 }, "schema" : "https://github.com/citation-style-language/schema/raw/master/csl-citation.json" }</w:instrText>
      </w:r>
      <w:r w:rsidR="00F83563">
        <w:fldChar w:fldCharType="separate"/>
      </w:r>
      <w:r w:rsidR="003801DF" w:rsidRPr="003801DF">
        <w:rPr>
          <w:noProof/>
        </w:rPr>
        <w:t>[9]</w:t>
      </w:r>
      <w:r w:rsidR="00F83563">
        <w:fldChar w:fldCharType="end"/>
      </w:r>
      <w:r w:rsidR="00514A76">
        <w:t>:</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 xml:space="preserve">Számítsuk ki a G mátrixot és ennek kisebbik </w:t>
      </w:r>
      <w:proofErr w:type="spellStart"/>
      <w:r w:rsidRPr="0064093B">
        <w:rPr>
          <w:color w:val="000000" w:themeColor="text1"/>
        </w:rPr>
        <w:t>λm</w:t>
      </w:r>
      <w:proofErr w:type="spellEnd"/>
      <w:r w:rsidRPr="0064093B">
        <w:rPr>
          <w:color w:val="000000" w:themeColor="text1"/>
        </w:rPr>
        <w:t xml:space="preserve"> sajátértékét az I kép minden pixeléhez.</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 xml:space="preserve">Legyen </w:t>
      </w:r>
      <w:proofErr w:type="spellStart"/>
      <w:r w:rsidRPr="0064093B">
        <w:rPr>
          <w:color w:val="000000" w:themeColor="text1"/>
        </w:rPr>
        <w:t>λmax</w:t>
      </w:r>
      <w:proofErr w:type="spellEnd"/>
      <w:r w:rsidRPr="0064093B">
        <w:rPr>
          <w:color w:val="000000" w:themeColor="text1"/>
        </w:rPr>
        <w:t xml:space="preserve"> a </w:t>
      </w:r>
      <w:proofErr w:type="spellStart"/>
      <w:r w:rsidRPr="0064093B">
        <w:rPr>
          <w:color w:val="000000" w:themeColor="text1"/>
        </w:rPr>
        <w:t>λm</w:t>
      </w:r>
      <w:proofErr w:type="spellEnd"/>
      <w:r w:rsidRPr="0064093B">
        <w:rPr>
          <w:color w:val="000000" w:themeColor="text1"/>
        </w:rPr>
        <w:t xml:space="preserve"> értékeknek maximuma a teljes képen.</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 xml:space="preserve">Tekintsük azokat a pixeleket, amelyeknek a </w:t>
      </w:r>
      <w:proofErr w:type="spellStart"/>
      <w:r w:rsidRPr="0064093B">
        <w:rPr>
          <w:color w:val="000000" w:themeColor="text1"/>
        </w:rPr>
        <w:t>λm</w:t>
      </w:r>
      <w:proofErr w:type="spellEnd"/>
      <w:r w:rsidRPr="0064093B">
        <w:rPr>
          <w:color w:val="000000" w:themeColor="text1"/>
        </w:rPr>
        <w:t xml:space="preserve"> értéke nagyobb, mint a </w:t>
      </w:r>
      <w:proofErr w:type="spellStart"/>
      <w:r w:rsidRPr="0064093B">
        <w:rPr>
          <w:color w:val="000000" w:themeColor="text1"/>
        </w:rPr>
        <w:t>λmax</w:t>
      </w:r>
      <w:proofErr w:type="spellEnd"/>
      <w:r w:rsidRPr="0064093B">
        <w:rPr>
          <w:color w:val="000000" w:themeColor="text1"/>
        </w:rPr>
        <w:t xml:space="preserve"> érték bizonyos százaléka.</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A megmaradt pixelekből tartsuk meg azokat, amelyeknek egy lokális környezetben a legnagyobb az értékük.</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Végül csak azokat a pixeleket tartsuk meg, ahol a minimális távolság nagyobb, mint egy adott küszöbérték.</w:t>
      </w:r>
    </w:p>
    <w:p w:rsidR="00DF1DCD" w:rsidRDefault="003A345C" w:rsidP="00DF1DCD">
      <w:pPr>
        <w:spacing w:before="120"/>
        <w:ind w:firstLine="426"/>
      </w:pPr>
      <w:proofErr w:type="gramStart"/>
      <w:r w:rsidRPr="003A345C">
        <w:t>Az algoritmusnak átadha</w:t>
      </w:r>
      <w:r>
        <w:t>tunk egy Harris paramétert</w:t>
      </w:r>
      <w:proofErr w:type="gramEnd"/>
      <w:r w:rsidR="005009F5">
        <w:t xml:space="preserve"> </w:t>
      </w:r>
      <w:r w:rsidR="00F83563">
        <w:fldChar w:fldCharType="begin" w:fldLock="1"/>
      </w:r>
      <w:r w:rsidR="00BA0FBB">
        <w:instrText>ADDIN CSL_CITATION { "citationItems" : [ { "id" : "ITEM-1", "itemData" : { "author" : [ { "dropping-particle" : "", "family" : "Sainarayanan", "given" : "J. M. R. D. G.", "non-dropping-particle" : "", "parse-names" : false, "suffix" : "" } ], "container-title" : "International Journal of Computer Applications", "id" : "ITEM-1", "issue" : "1", "issued" : { "date-parts" : [ [ "0" ] ] }, "title" : "Harris Operator Corner Detection using Sliding Window Method", "type" : "article-journal", "volume" : "22" }, "uris" : [ "http://www.mendeley.com/documents/?uuid=f0db8500-d65f-471c-b267-fb70bf57e96a" ] } ], "mendeley" : { "previouslyFormattedCitation" : "[10]" }, "properties" : { "noteIndex" : 0 }, "schema" : "https://github.com/citation-style-language/schema/raw/master/csl-citation.json" }</w:instrText>
      </w:r>
      <w:r w:rsidR="00F83563">
        <w:fldChar w:fldCharType="separate"/>
      </w:r>
      <w:r w:rsidR="005009F5" w:rsidRPr="005009F5">
        <w:rPr>
          <w:noProof/>
        </w:rPr>
        <w:t>[10]</w:t>
      </w:r>
      <w:r w:rsidR="00F83563">
        <w:fldChar w:fldCharType="end"/>
      </w:r>
      <w:r w:rsidRPr="003A345C">
        <w:t>, így ezt az értéket fogja használ</w:t>
      </w:r>
      <w:r w:rsidR="005E1E5C">
        <w:t>ni a sarokpontok detektálásához. H</w:t>
      </w:r>
      <w:r w:rsidRPr="003A345C">
        <w:t>a a paramétert elhagyjuk</w:t>
      </w:r>
      <w:r w:rsidR="00DF1DCD">
        <w:t>,</w:t>
      </w:r>
      <w:r w:rsidRPr="003A345C">
        <w:t xml:space="preserve"> akkor a minimális sajátérték keresése alapján fogja a pontjainkat megtalálni. Az algoritmus eredménye után a megmaradt pixelek lesznek a számunkra jól követhet</w:t>
      </w:r>
      <w:r w:rsidR="0064093B">
        <w:t>őek</w:t>
      </w:r>
      <w:r w:rsidRPr="003A345C">
        <w:t xml:space="preserve"> </w:t>
      </w:r>
      <w:r w:rsidR="00DF1DCD">
        <w:t>(lásd 1</w:t>
      </w:r>
      <w:r w:rsidR="00157693">
        <w:t>4</w:t>
      </w:r>
      <w:r w:rsidR="00DF1DCD">
        <w:t>. ábra)</w:t>
      </w:r>
      <w:r w:rsidRPr="003A345C">
        <w:t xml:space="preserve">. A következő részben ismertetett módszernek az inputjait fogják szolgálni a megtalált jellemzők. </w:t>
      </w:r>
    </w:p>
    <w:p w:rsidR="00BC474A" w:rsidRDefault="00BC474A" w:rsidP="00DF1DCD">
      <w:pPr>
        <w:keepNext/>
        <w:spacing w:before="120"/>
        <w:jc w:val="center"/>
      </w:pPr>
      <w:r>
        <w:rPr>
          <w:noProof/>
        </w:rPr>
        <w:lastRenderedPageBreak/>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79620" cy="1714500"/>
                    </a:xfrm>
                    <a:prstGeom prst="rect">
                      <a:avLst/>
                    </a:prstGeom>
                    <a:noFill/>
                    <a:ln>
                      <a:noFill/>
                    </a:ln>
                  </pic:spPr>
                </pic:pic>
              </a:graphicData>
            </a:graphic>
          </wp:inline>
        </w:drawing>
      </w:r>
    </w:p>
    <w:p w:rsidR="00B62B99" w:rsidRPr="00BC474A" w:rsidRDefault="00F83563" w:rsidP="00BC474A">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p>
    <w:p w:rsidR="00B62B99" w:rsidRPr="00E05D93" w:rsidRDefault="00EF155A" w:rsidP="00EF155A">
      <w:pPr>
        <w:pStyle w:val="Cmsor2"/>
      </w:pPr>
      <w:bookmarkStart w:id="52" w:name="_Toc385287728"/>
      <w:bookmarkStart w:id="53" w:name="_Toc385409433"/>
      <w:r>
        <w:t>3</w:t>
      </w:r>
      <w:r w:rsidR="00B62B99" w:rsidRPr="00E05D93">
        <w:t>.</w:t>
      </w:r>
      <w:r w:rsidR="00B62B99">
        <w:t>4</w:t>
      </w:r>
      <w:r w:rsidR="00B62B99" w:rsidRPr="00E05D93">
        <w:t xml:space="preserve">. </w:t>
      </w:r>
      <w:r w:rsidR="00B62B99">
        <w:t>A felhők elmozdulásának meghatározása</w:t>
      </w:r>
      <w:bookmarkEnd w:id="52"/>
      <w:bookmarkEnd w:id="53"/>
      <w:r w:rsidR="00B62B99" w:rsidRPr="00E05D93">
        <w:t xml:space="preserve"> </w:t>
      </w:r>
    </w:p>
    <w:p w:rsidR="00B62B99" w:rsidRPr="00E05D93" w:rsidRDefault="00EF155A" w:rsidP="00EF155A">
      <w:pPr>
        <w:pStyle w:val="Cmsor3"/>
      </w:pPr>
      <w:bookmarkStart w:id="54" w:name="_Toc385287729"/>
      <w:bookmarkStart w:id="55" w:name="_Toc385409434"/>
      <w:r>
        <w:t>3</w:t>
      </w:r>
      <w:r w:rsidR="00B62B99" w:rsidRPr="00E05D93">
        <w:t>.</w:t>
      </w:r>
      <w:r w:rsidR="00B62B99">
        <w:t>4</w:t>
      </w:r>
      <w:r w:rsidR="00B62B99" w:rsidRPr="00E05D93">
        <w:t xml:space="preserve">.1. </w:t>
      </w:r>
      <w:r w:rsidR="00B62B99">
        <w:t>Az optikai áramlás</w:t>
      </w:r>
      <w:bookmarkEnd w:id="54"/>
      <w:bookmarkEnd w:id="55"/>
    </w:p>
    <w:p w:rsidR="00B62B99" w:rsidRDefault="00B62B99" w:rsidP="00393C21">
      <w:pPr>
        <w:spacing w:before="120"/>
        <w:ind w:firstLine="426"/>
      </w:pPr>
      <w:r w:rsidRPr="00B62B99">
        <w:t>Az Optikai áramlás meghatározása nem más, mint több képen azonos képrészletek megfeleltetése és ezáltal az elmozdulás detektálása és/vagy sebesség meghatározása.</w:t>
      </w:r>
      <w:r w:rsidRPr="00B62B99">
        <w:br/>
        <w:t>A detektált elmozdulás nem feltétlenül egyezik meg a valós elmozdulással, mivel a valós háromdimenziós világot kétdimenziósra kell leképeznünk</w:t>
      </w:r>
      <w:r w:rsidR="00831614">
        <w:t>. Í</w:t>
      </w:r>
      <w:r w:rsidRPr="00B62B99">
        <w:t xml:space="preserve">gy ha nem tudjuk, hogy a kamera rögzített-e vagy sem nem lehet meghatározni, hogy a tárgy vagy a képfelvevő rendszerünk tett-e mozgást. </w:t>
      </w:r>
      <w:proofErr w:type="gramStart"/>
      <w:r w:rsidRPr="00B62B99">
        <w:t>Ugyanis ha  az objektum és a felvevő helyzete egymáshoz képest megváltozik, akkor az egy kétdimenziós képen a tárgy vetületének az elmozdulását jelöli.</w:t>
      </w:r>
      <w:proofErr w:type="gramEnd"/>
      <w:r w:rsidR="00C1425F">
        <w:t xml:space="preserve"> </w:t>
      </w:r>
      <w:r w:rsidR="00F83563">
        <w:fldChar w:fldCharType="begin" w:fldLock="1"/>
      </w:r>
      <w:r w:rsidR="00BA0FBB">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previouslyFormattedCitation" : "[11]" }, "properties" : { "noteIndex" : 0 }, "schema" : "https://github.com/citation-style-language/schema/raw/master/csl-citation.json" }</w:instrText>
      </w:r>
      <w:r w:rsidR="00F83563">
        <w:fldChar w:fldCharType="separate"/>
      </w:r>
      <w:r w:rsidR="00C1425F" w:rsidRPr="00C1425F">
        <w:rPr>
          <w:noProof/>
        </w:rPr>
        <w:t>[11]</w:t>
      </w:r>
      <w:r w:rsidR="00F83563">
        <w:fldChar w:fldCharType="end"/>
      </w:r>
    </w:p>
    <w:p w:rsidR="00B62B99" w:rsidRDefault="00B62B99" w:rsidP="00B62B99">
      <w:pPr>
        <w:spacing w:before="120"/>
        <w:ind w:firstLine="426"/>
      </w:pPr>
      <w:r>
        <w:t xml:space="preserve">Feltételezzük, hogy a pixelek nem változtatják meg az intenzitásukat az elmozdulás alatt, hogy a kép térben koherens és időben állandó (egy felületi elem elmozdulása időben lassan változik). Egy probléma az úgynevezett </w:t>
      </w:r>
      <w:proofErr w:type="spellStart"/>
      <w:r>
        <w:t>apetúra</w:t>
      </w:r>
      <w:proofErr w:type="spellEnd"/>
      <w:r>
        <w:t xml:space="preserve"> probléma, azaz hogy az élre párhuzamos elmozdulást nem tudjuk detektálni, csak a merőlegeset.</w:t>
      </w:r>
    </w:p>
    <w:p w:rsidR="00B62B99" w:rsidRDefault="00EF155A" w:rsidP="00EF155A">
      <w:pPr>
        <w:pStyle w:val="Cmsor3"/>
      </w:pPr>
      <w:bookmarkStart w:id="56" w:name="_Toc385287730"/>
      <w:bookmarkStart w:id="57" w:name="_Toc385409435"/>
      <w:r>
        <w:t>3</w:t>
      </w:r>
      <w:r w:rsidR="00B62B99" w:rsidRPr="00E05D93">
        <w:t>.</w:t>
      </w:r>
      <w:r w:rsidR="00B62B99">
        <w:t>4</w:t>
      </w:r>
      <w:r w:rsidR="00B62B99" w:rsidRPr="00E05D93">
        <w:t>.</w:t>
      </w:r>
      <w:r w:rsidR="00B62B99">
        <w:t>2</w:t>
      </w:r>
      <w:r w:rsidR="00B62B99" w:rsidRPr="00E05D93">
        <w:t xml:space="preserve">. </w:t>
      </w:r>
      <w:r w:rsidR="00B62B99">
        <w:t>Az elmozdulás azonosítása</w:t>
      </w:r>
      <w:bookmarkEnd w:id="56"/>
      <w:bookmarkEnd w:id="57"/>
    </w:p>
    <w:p w:rsidR="001B2AB3" w:rsidRPr="00D37048" w:rsidRDefault="001B2AB3" w:rsidP="00D37048">
      <w:pPr>
        <w:spacing w:before="120"/>
        <w:ind w:firstLine="426"/>
      </w:pPr>
      <w:bookmarkStart w:id="58" w:name="_Toc176229666"/>
      <w:bookmarkStart w:id="59" w:name="_Ref230633021"/>
      <w:bookmarkStart w:id="60" w:name="_Ref230633571"/>
      <w:bookmarkStart w:id="61" w:name="_Toc237759708"/>
      <w:r w:rsidRPr="00D37048">
        <w:t>Az általunk használt Piramistechnikával bővített Lucas–</w:t>
      </w:r>
      <w:proofErr w:type="spellStart"/>
      <w:r w:rsidRPr="00D37048">
        <w:t>Kanade-féle</w:t>
      </w:r>
      <w:proofErr w:type="spellEnd"/>
      <w:r w:rsidRPr="00D37048">
        <w:t xml:space="preserve"> jellemzőkövetés</w:t>
      </w:r>
      <w:bookmarkEnd w:id="58"/>
      <w:bookmarkEnd w:id="59"/>
      <w:bookmarkEnd w:id="60"/>
      <w:bookmarkEnd w:id="61"/>
      <w:r w:rsidRPr="00D37048">
        <w:t xml:space="preserve"> fogjuk használni az elmozdulás irányának meghatározásához.</w:t>
      </w:r>
    </w:p>
    <w:p w:rsidR="0064093B" w:rsidRPr="0064093B" w:rsidRDefault="001B2AB3" w:rsidP="0064093B">
      <w:pPr>
        <w:spacing w:before="120"/>
        <w:ind w:firstLine="426"/>
        <w:rPr>
          <w:color w:val="000000" w:themeColor="text1"/>
        </w:rPr>
      </w:pPr>
      <w:r w:rsidRPr="00D37048">
        <w:t>A probléma megoldása érdekében a klasszikus Lucas–</w:t>
      </w:r>
      <w:proofErr w:type="spellStart"/>
      <w:r w:rsidRPr="00D37048">
        <w:t>Kanade-algoritmus</w:t>
      </w:r>
      <w:proofErr w:type="spellEnd"/>
      <w:r w:rsidRPr="00D37048">
        <w:t xml:space="preserve"> piramisos implementálását használjuk fel. A Lucas–</w:t>
      </w:r>
      <w:proofErr w:type="spellStart"/>
      <w:r w:rsidRPr="00D37048">
        <w:t>Kanade</w:t>
      </w:r>
      <w:proofErr w:type="spellEnd"/>
      <w:r w:rsidRPr="00D37048">
        <w:t xml:space="preserve"> iteratív optikai folyam számítási módszer megfelelő lokális követési pontosságot eredményez. </w:t>
      </w:r>
      <w:proofErr w:type="gramStart"/>
      <w:r w:rsidRPr="00D37048">
        <w:t xml:space="preserve">Az algoritmust </w:t>
      </w:r>
      <w:proofErr w:type="spellStart"/>
      <w:r w:rsidRPr="00D37048">
        <w:t>pszeudókód</w:t>
      </w:r>
      <w:proofErr w:type="spellEnd"/>
      <w:r w:rsidRPr="00D37048">
        <w:t xml:space="preserve"> formájában összegezve mutatjuk be</w:t>
      </w:r>
      <w:r w:rsidR="0064093B">
        <w:t xml:space="preserve"> a</w:t>
      </w:r>
      <w:proofErr w:type="gramEnd"/>
      <w:r w:rsidR="00BA0FBB">
        <w:t xml:space="preserve"> </w:t>
      </w:r>
      <w:r w:rsidR="00F83563">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F83563">
        <w:fldChar w:fldCharType="separate"/>
      </w:r>
      <w:r w:rsidR="00BA0FBB" w:rsidRPr="00BA0FBB">
        <w:rPr>
          <w:noProof/>
        </w:rPr>
        <w:t>[7]</w:t>
      </w:r>
      <w:r w:rsidR="00F83563">
        <w:fldChar w:fldCharType="end"/>
      </w:r>
      <w:proofErr w:type="gramStart"/>
      <w:r w:rsidR="0064093B">
        <w:t xml:space="preserve"> és</w:t>
      </w:r>
      <w:proofErr w:type="gramEnd"/>
      <w:r w:rsidR="00BA0FBB">
        <w:t xml:space="preserve"> </w:t>
      </w:r>
      <w:r w:rsidR="00F83563">
        <w:fldChar w:fldCharType="begin" w:fldLock="1"/>
      </w:r>
      <w:r w:rsidR="00BA0FBB">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previouslyFormattedCitation" : "[12]" }, "properties" : { "noteIndex" : 0 }, "schema" : "https://github.com/citation-style-language/schema/raw/master/csl-citation.json" }</w:instrText>
      </w:r>
      <w:r w:rsidR="00F83563">
        <w:fldChar w:fldCharType="separate"/>
      </w:r>
      <w:r w:rsidR="00BA0FBB" w:rsidRPr="00BA0FBB">
        <w:rPr>
          <w:noProof/>
        </w:rPr>
        <w:t>[12]</w:t>
      </w:r>
      <w:r w:rsidR="00F83563">
        <w:fldChar w:fldCharType="end"/>
      </w:r>
      <w:r w:rsidR="0064093B">
        <w:t xml:space="preserve"> alapján</w:t>
      </w:r>
      <w:r w:rsidRPr="00D37048">
        <w:t xml:space="preserve">. </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Cél: az I kép egy u pontjához találjuk meg a neki megfelelő v helyzetű pontot a J képen.</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 xml:space="preserve">Készítsük el a I és J képpiramisos reprezentációit (az L felső index a piramis szintjére utal):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11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20.25pt" o:ole="">
            <v:imagedata r:id="rId34" o:title=""/>
          </v:shape>
          <o:OLEObject Type="Embed" ProgID="Equation.3" ShapeID="_x0000_i1025" DrawAspect="Content" ObjectID="_1459153340" r:id="rId35"/>
        </w:object>
      </w:r>
      <w:r w:rsidRPr="00D37048">
        <w:rPr>
          <w:color w:val="000000" w:themeColor="text1"/>
        </w:rPr>
        <w:t xml:space="preserve"> </w:t>
      </w:r>
      <w:proofErr w:type="gramStart"/>
      <w:r w:rsidRPr="00D37048">
        <w:rPr>
          <w:color w:val="000000" w:themeColor="text1"/>
        </w:rPr>
        <w:t>és</w:t>
      </w:r>
      <w:proofErr w:type="gramEnd"/>
      <w:r w:rsidRPr="00D37048">
        <w:rPr>
          <w:color w:val="000000" w:themeColor="text1"/>
        </w:rPr>
        <w:t xml:space="preserve"> </w:t>
      </w:r>
      <w:r w:rsidRPr="00D37048">
        <w:rPr>
          <w:color w:val="000000" w:themeColor="text1"/>
          <w:position w:val="-14"/>
        </w:rPr>
        <w:object w:dxaOrig="1140" w:dyaOrig="400">
          <v:shape id="_x0000_i1026" type="#_x0000_t75" style="width:57pt;height:20.25pt" o:ole="">
            <v:imagedata r:id="rId36" o:title=""/>
          </v:shape>
          <o:OLEObject Type="Embed" ProgID="Equation.3" ShapeID="_x0000_i1026" DrawAspect="Content" ObjectID="_1459153341" r:id="rId37"/>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3</w:t>
      </w:r>
      <w:r w:rsidR="00D37048">
        <w:rPr>
          <w:color w:val="000000" w:themeColor="text1"/>
        </w:rPr>
        <w:t>)</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Inicializáljuk a piramisokat a következőkkel:</w:t>
      </w:r>
    </w:p>
    <w:p w:rsidR="001B2AB3" w:rsidRPr="00D37048" w:rsidRDefault="001B2AB3" w:rsidP="00DF1DCD">
      <w:pPr>
        <w:pStyle w:val="egyenlet"/>
        <w:tabs>
          <w:tab w:val="clear" w:pos="4536"/>
          <w:tab w:val="clear" w:pos="7938"/>
          <w:tab w:val="right" w:pos="9072"/>
        </w:tabs>
        <w:ind w:firstLine="426"/>
        <w:rPr>
          <w:color w:val="000000" w:themeColor="text1"/>
        </w:rPr>
      </w:pPr>
      <w:r w:rsidRPr="00D37048">
        <w:rPr>
          <w:color w:val="000000" w:themeColor="text1"/>
          <w:position w:val="-14"/>
        </w:rPr>
        <w:object w:dxaOrig="2400" w:dyaOrig="460">
          <v:shape id="_x0000_i1027" type="#_x0000_t75" style="width:121.5pt;height:23.25pt" o:ole="">
            <v:imagedata r:id="rId38" o:title=""/>
          </v:shape>
          <o:OLEObject Type="Embed" ProgID="Equation.3" ShapeID="_x0000_i1027" DrawAspect="Content" ObjectID="_1459153342" r:id="rId39"/>
        </w:object>
      </w:r>
      <w:r w:rsidRPr="00D37048">
        <w:rPr>
          <w:color w:val="000000" w:themeColor="text1"/>
        </w:rPr>
        <w:t>.</w:t>
      </w:r>
      <w:r w:rsidR="00D37048">
        <w:rPr>
          <w:color w:val="000000" w:themeColor="text1"/>
        </w:rPr>
        <w:tab/>
        <w:t>(</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lastRenderedPageBreak/>
        <w:t>Futtassunk ciklust a legmagasabb szinttől (L = L</w:t>
      </w:r>
      <w:r w:rsidRPr="00D37048">
        <w:rPr>
          <w:color w:val="000000" w:themeColor="text1"/>
          <w:vertAlign w:val="subscript"/>
        </w:rPr>
        <w:t>m</w:t>
      </w:r>
      <w:r w:rsidRPr="00D37048">
        <w:rPr>
          <w:color w:val="000000" w:themeColor="text1"/>
        </w:rPr>
        <w:t>) a legalacsonyabbig (L = 0):</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b/>
          <w:color w:val="000000" w:themeColor="text1"/>
        </w:rPr>
        <w:t>u</w:t>
      </w:r>
      <w:r w:rsidRPr="00D37048">
        <w:rPr>
          <w:color w:val="000000" w:themeColor="text1"/>
        </w:rPr>
        <w:t xml:space="preserve"> pont helye az </w:t>
      </w:r>
      <w:r w:rsidRPr="00D37048">
        <w:rPr>
          <w:i/>
          <w:color w:val="000000" w:themeColor="text1"/>
        </w:rPr>
        <w:t>I</w:t>
      </w:r>
      <w:r w:rsidRPr="00D37048">
        <w:rPr>
          <w:i/>
          <w:color w:val="000000" w:themeColor="text1"/>
          <w:vertAlign w:val="superscript"/>
        </w:rPr>
        <w:t>L</w:t>
      </w:r>
      <w:r w:rsidRPr="00D37048">
        <w:rPr>
          <w:color w:val="000000" w:themeColor="text1"/>
        </w:rPr>
        <w:t xml:space="preserve"> képen: </w:t>
      </w:r>
      <w:proofErr w:type="spellStart"/>
      <w:r w:rsidRPr="00D37048">
        <w:rPr>
          <w:b/>
          <w:color w:val="000000" w:themeColor="text1"/>
        </w:rPr>
        <w:t>u</w:t>
      </w:r>
      <w:r w:rsidRPr="00D37048">
        <w:rPr>
          <w:color w:val="000000" w:themeColor="text1"/>
          <w:vertAlign w:val="superscript"/>
        </w:rPr>
        <w:t>L</w:t>
      </w:r>
      <w:proofErr w:type="spellEnd"/>
      <w:r w:rsidRPr="00D37048">
        <w:rPr>
          <w:color w:val="000000" w:themeColor="text1"/>
        </w:rPr>
        <w:t xml:space="preserve"> = [</w:t>
      </w:r>
      <w:proofErr w:type="spellStart"/>
      <w:r w:rsidRPr="00D37048">
        <w:rPr>
          <w:i/>
          <w:color w:val="000000" w:themeColor="text1"/>
        </w:rPr>
        <w:t>u</w:t>
      </w:r>
      <w:r w:rsidRPr="00D37048">
        <w:rPr>
          <w:i/>
          <w:color w:val="000000" w:themeColor="text1"/>
          <w:vertAlign w:val="subscript"/>
        </w:rPr>
        <w:t>x</w:t>
      </w:r>
      <w:proofErr w:type="spellEnd"/>
      <w:r w:rsidRPr="00D37048">
        <w:rPr>
          <w:i/>
          <w:color w:val="000000" w:themeColor="text1"/>
          <w:vertAlign w:val="subscript"/>
        </w:rPr>
        <w:t xml:space="preserve"> </w:t>
      </w:r>
      <w:r w:rsidRPr="00D37048">
        <w:rPr>
          <w:i/>
          <w:color w:val="000000" w:themeColor="text1"/>
        </w:rPr>
        <w:t xml:space="preserve"> </w:t>
      </w:r>
      <w:proofErr w:type="spellStart"/>
      <w:r w:rsidRPr="00D37048">
        <w:rPr>
          <w:i/>
          <w:color w:val="000000" w:themeColor="text1"/>
        </w:rPr>
        <w:t>u</w:t>
      </w:r>
      <w:r w:rsidRPr="00D37048">
        <w:rPr>
          <w:i/>
          <w:color w:val="000000" w:themeColor="text1"/>
          <w:vertAlign w:val="subscript"/>
        </w:rPr>
        <w:t>y</w:t>
      </w:r>
      <w:proofErr w:type="spellEnd"/>
      <w:proofErr w:type="gramStart"/>
      <w:r w:rsidRPr="00D37048">
        <w:rPr>
          <w:color w:val="000000" w:themeColor="text1"/>
        </w:rPr>
        <w:t>]</w:t>
      </w:r>
      <w:r w:rsidRPr="00D37048">
        <w:rPr>
          <w:i/>
          <w:color w:val="000000" w:themeColor="text1"/>
          <w:vertAlign w:val="superscript"/>
        </w:rPr>
        <w:t>T</w:t>
      </w:r>
      <w:proofErr w:type="gramEnd"/>
      <w:r w:rsidRPr="00D37048">
        <w:rPr>
          <w:color w:val="000000" w:themeColor="text1"/>
        </w:rPr>
        <w:t xml:space="preserve"> = </w:t>
      </w:r>
      <w:r w:rsidRPr="00D37048">
        <w:rPr>
          <w:b/>
          <w:color w:val="000000" w:themeColor="text1"/>
        </w:rPr>
        <w:t>u</w:t>
      </w:r>
      <w:r w:rsidRPr="00D37048">
        <w:rPr>
          <w:color w:val="000000" w:themeColor="text1"/>
        </w:rPr>
        <w:t>/2</w:t>
      </w:r>
      <w:r w:rsidRPr="00D37048">
        <w:rPr>
          <w:i/>
          <w:color w:val="000000" w:themeColor="text1"/>
          <w:vertAlign w:val="superscript"/>
        </w:rPr>
        <w:t>L</w:t>
      </w:r>
      <w:r w:rsidRP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Közelítsük </w:t>
      </w:r>
      <w:r w:rsidRPr="00D37048">
        <w:rPr>
          <w:i/>
          <w:color w:val="000000" w:themeColor="text1"/>
        </w:rPr>
        <w:t>I</w:t>
      </w:r>
      <w:r w:rsidRPr="00D37048">
        <w:rPr>
          <w:i/>
          <w:color w:val="000000" w:themeColor="text1"/>
          <w:vertAlign w:val="superscript"/>
        </w:rPr>
        <w:t xml:space="preserve">L </w:t>
      </w:r>
      <w:r w:rsidRPr="00D37048">
        <w:rPr>
          <w:i/>
          <w:color w:val="000000" w:themeColor="text1"/>
        </w:rPr>
        <w:t>x</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proofErr w:type="spellStart"/>
      <w:proofErr w:type="gramStart"/>
      <w:r w:rsidRPr="00D37048">
        <w:rPr>
          <w:i/>
          <w:color w:val="000000" w:themeColor="text1"/>
        </w:rPr>
        <w:t>I</w:t>
      </w:r>
      <w:r w:rsidRPr="00D37048">
        <w:rPr>
          <w:i/>
          <w:color w:val="000000" w:themeColor="text1"/>
          <w:vertAlign w:val="subscript"/>
        </w:rPr>
        <w:t>x</w:t>
      </w:r>
      <w:proofErr w:type="spellEnd"/>
      <w:r w:rsidRPr="00D37048">
        <w:rPr>
          <w:color w:val="000000" w:themeColor="text1"/>
        </w:rPr>
        <w:t>(</w:t>
      </w:r>
      <w:proofErr w:type="gramEnd"/>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 xml:space="preserve">)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2,</w:t>
      </w:r>
      <w:r w:rsidR="00D37048">
        <w:rPr>
          <w:color w:val="000000" w:themeColor="text1"/>
        </w:rPr>
        <w:tab/>
        <w:t>(</w:t>
      </w:r>
      <w:r w:rsidR="00C22556">
        <w:rPr>
          <w:color w:val="000000" w:themeColor="text1"/>
        </w:rPr>
        <w:t>5</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proofErr w:type="gramStart"/>
      <w:r w:rsidRPr="00D37048">
        <w:rPr>
          <w:color w:val="000000" w:themeColor="text1"/>
        </w:rPr>
        <w:t>majd</w:t>
      </w:r>
      <w:proofErr w:type="gramEnd"/>
      <w:r w:rsidRPr="00D37048">
        <w:rPr>
          <w:color w:val="000000" w:themeColor="text1"/>
        </w:rPr>
        <w:t xml:space="preserve"> közelítsük </w:t>
      </w:r>
      <w:r w:rsidRPr="00D37048">
        <w:rPr>
          <w:i/>
          <w:color w:val="000000" w:themeColor="text1"/>
        </w:rPr>
        <w:t>I</w:t>
      </w:r>
      <w:r w:rsidRPr="00D37048">
        <w:rPr>
          <w:i/>
          <w:color w:val="000000" w:themeColor="text1"/>
          <w:vertAlign w:val="superscript"/>
        </w:rPr>
        <w:t>L</w:t>
      </w:r>
      <w:r w:rsidRPr="00D37048">
        <w:rPr>
          <w:color w:val="000000" w:themeColor="text1"/>
        </w:rPr>
        <w:t xml:space="preserve"> </w:t>
      </w:r>
      <w:r w:rsidRPr="00D37048">
        <w:rPr>
          <w:i/>
          <w:color w:val="000000" w:themeColor="text1"/>
        </w:rPr>
        <w:t>y</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proofErr w:type="spellStart"/>
      <w:proofErr w:type="gramStart"/>
      <w:r w:rsidRPr="00D37048">
        <w:rPr>
          <w:i/>
          <w:color w:val="000000" w:themeColor="text1"/>
        </w:rPr>
        <w:t>I</w:t>
      </w:r>
      <w:r w:rsidRPr="00D37048">
        <w:rPr>
          <w:i/>
          <w:color w:val="000000" w:themeColor="text1"/>
          <w:vertAlign w:val="subscript"/>
        </w:rPr>
        <w:t>y</w:t>
      </w:r>
      <w:proofErr w:type="spellEnd"/>
      <w:r w:rsidRPr="00D37048">
        <w:rPr>
          <w:color w:val="000000" w:themeColor="text1"/>
        </w:rPr>
        <w:t>(</w:t>
      </w:r>
      <w:proofErr w:type="gramEnd"/>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xml:space="preserve"> + 1)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 xml:space="preserve">y </w:t>
      </w:r>
      <w:r w:rsidRPr="00D37048">
        <w:rPr>
          <w:color w:val="000000" w:themeColor="text1"/>
        </w:rPr>
        <w:t>– 1))/2.</w:t>
      </w:r>
      <w:r w:rsidR="00D37048">
        <w:rPr>
          <w:color w:val="000000" w:themeColor="text1"/>
        </w:rPr>
        <w:tab/>
        <w:t>(</w:t>
      </w:r>
      <w:r w:rsidR="00C22556">
        <w:rPr>
          <w:color w:val="000000" w:themeColor="text1"/>
        </w:rPr>
        <w:t>6</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térbeli gradiens mátrixból képezzük a </w:t>
      </w:r>
      <w:r w:rsidRPr="00D37048">
        <w:rPr>
          <w:b/>
          <w:color w:val="000000" w:themeColor="text1"/>
        </w:rPr>
        <w:t>G</w:t>
      </w:r>
      <w:r w:rsidR="004D5293">
        <w:rPr>
          <w:color w:val="000000" w:themeColor="text1"/>
        </w:rPr>
        <w:t xml:space="preserve"> kettős összeget:</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5120" w:dyaOrig="800">
          <v:shape id="_x0000_i1028" type="#_x0000_t75" style="width:259.5pt;height:41.25pt" o:ole="">
            <v:imagedata r:id="rId40" o:title=""/>
          </v:shape>
          <o:OLEObject Type="Embed" ProgID="Equation.3" ShapeID="_x0000_i1028" DrawAspect="Content" ObjectID="_1459153343" r:id="rId41"/>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7</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Inicializáljuk az iteratív Lucas–</w:t>
      </w:r>
      <w:proofErr w:type="spellStart"/>
      <w:r w:rsidRPr="00D37048">
        <w:rPr>
          <w:color w:val="000000" w:themeColor="text1"/>
        </w:rPr>
        <w:t>Kanade-módszer</w:t>
      </w:r>
      <w:proofErr w:type="spellEnd"/>
      <w:r w:rsidRPr="00D37048">
        <w:rPr>
          <w:color w:val="000000" w:themeColor="text1"/>
        </w:rPr>
        <w:t xml:space="preserve"> szerint: </w:t>
      </w:r>
      <w:r w:rsidRPr="00D37048">
        <w:rPr>
          <w:color w:val="000000" w:themeColor="text1"/>
          <w:position w:val="-6"/>
        </w:rPr>
        <w:object w:dxaOrig="300" w:dyaOrig="380">
          <v:shape id="_x0000_i1029" type="#_x0000_t75" style="width:15pt;height:18.75pt" o:ole="">
            <v:imagedata r:id="rId42" o:title=""/>
          </v:shape>
          <o:OLEObject Type="Embed" ProgID="Equation.3" ShapeID="_x0000_i1029" DrawAspect="Content" ObjectID="_1459153344" r:id="rId43"/>
        </w:object>
      </w:r>
      <w:r w:rsidRPr="00D37048">
        <w:rPr>
          <w:color w:val="000000" w:themeColor="text1"/>
        </w:rPr>
        <w:t xml:space="preserve"> = [0 </w:t>
      </w:r>
      <w:proofErr w:type="spellStart"/>
      <w:r w:rsidRPr="00D37048">
        <w:rPr>
          <w:color w:val="000000" w:themeColor="text1"/>
        </w:rPr>
        <w:t>0</w:t>
      </w:r>
      <w:proofErr w:type="spellEnd"/>
      <w:proofErr w:type="gramStart"/>
      <w:r w:rsidRPr="00D37048">
        <w:rPr>
          <w:color w:val="000000" w:themeColor="text1"/>
        </w:rPr>
        <w:t>]</w:t>
      </w:r>
      <w:r w:rsidRPr="00D37048">
        <w:rPr>
          <w:i/>
          <w:color w:val="000000" w:themeColor="text1"/>
          <w:vertAlign w:val="superscript"/>
        </w:rPr>
        <w:t>T</w:t>
      </w:r>
      <w:proofErr w:type="gramEnd"/>
      <w:r w:rsidRPr="00D37048">
        <w:rPr>
          <w:color w:val="000000" w:themeColor="text1"/>
        </w:rPr>
        <w:t xml:space="preserve"> .</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teráljuk a következőket, </w:t>
      </w:r>
      <w:r w:rsidRPr="00D37048">
        <w:rPr>
          <w:i/>
          <w:color w:val="000000" w:themeColor="text1"/>
        </w:rPr>
        <w:t>k</w:t>
      </w:r>
      <w:r w:rsidRPr="00D37048">
        <w:rPr>
          <w:color w:val="000000" w:themeColor="text1"/>
        </w:rPr>
        <w:t xml:space="preserve"> = 1-től </w:t>
      </w:r>
      <w:r w:rsidRPr="00D37048">
        <w:rPr>
          <w:i/>
          <w:color w:val="000000" w:themeColor="text1"/>
        </w:rPr>
        <w:t>K</w:t>
      </w:r>
      <w:r w:rsidRPr="00D37048">
        <w:rPr>
          <w:color w:val="000000" w:themeColor="text1"/>
        </w:rPr>
        <w:t xml:space="preserve"> határig (vagy amíg ||</w:t>
      </w:r>
      <w:r w:rsidRPr="00D37048">
        <w:rPr>
          <w:color w:val="000000" w:themeColor="text1"/>
          <w:position w:val="-10"/>
        </w:rPr>
        <w:object w:dxaOrig="300" w:dyaOrig="420">
          <v:shape id="_x0000_i1030" type="#_x0000_t75" style="width:16.5pt;height:20.25pt" o:ole="">
            <v:imagedata r:id="rId44" o:title=""/>
          </v:shape>
          <o:OLEObject Type="Embed" ProgID="Equation.3" ShapeID="_x0000_i1030" DrawAspect="Content" ObjectID="_1459153345" r:id="rId45"/>
        </w:object>
      </w:r>
      <w:r w:rsidRPr="00D37048">
        <w:rPr>
          <w:color w:val="000000" w:themeColor="text1"/>
        </w:rPr>
        <w:t xml:space="preserve"> || </w:t>
      </w:r>
      <w:proofErr w:type="gramStart"/>
      <w:r w:rsidRPr="00D37048">
        <w:rPr>
          <w:color w:val="000000" w:themeColor="text1"/>
        </w:rPr>
        <w:t>&lt; pontossági</w:t>
      </w:r>
      <w:proofErr w:type="gramEnd"/>
      <w:r w:rsidRPr="00D37048">
        <w:rPr>
          <w:color w:val="000000" w:themeColor="text1"/>
        </w:rPr>
        <w:t xml:space="preserve"> küszöb):</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különbség: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4940" w:dyaOrig="400">
          <v:shape id="_x0000_i1031" type="#_x0000_t75" style="width:248.25pt;height:20.25pt" o:ole="">
            <v:imagedata r:id="rId46" o:title=""/>
          </v:shape>
          <o:OLEObject Type="Embed" ProgID="Equation.3" ShapeID="_x0000_i1031" DrawAspect="Content" ObjectID="_1459153346" r:id="rId47"/>
        </w:object>
      </w:r>
      <w:r w:rsidRPr="00D37048">
        <w:rPr>
          <w:color w:val="000000" w:themeColor="text1"/>
        </w:rPr>
        <w:t>.</w:t>
      </w:r>
      <w:r w:rsidR="00D37048">
        <w:rPr>
          <w:color w:val="000000" w:themeColor="text1"/>
        </w:rPr>
        <w:tab/>
        <w:t>(</w:t>
      </w:r>
      <w:r w:rsidR="00C22556">
        <w:rPr>
          <w:color w:val="000000" w:themeColor="text1"/>
        </w:rPr>
        <w:t>8</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eltérés vektora: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3600" w:dyaOrig="780">
          <v:shape id="_x0000_i1032" type="#_x0000_t75" style="width:178.5pt;height:39pt" o:ole="">
            <v:imagedata r:id="rId48" o:title=""/>
          </v:shape>
          <o:OLEObject Type="Embed" ProgID="Equation.3" ShapeID="_x0000_i1032" DrawAspect="Content" ObjectID="_1459153347" r:id="rId49"/>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9</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Lucas–</w:t>
      </w:r>
      <w:proofErr w:type="spellStart"/>
      <w:r w:rsidRPr="00D37048">
        <w:rPr>
          <w:color w:val="000000" w:themeColor="text1"/>
        </w:rPr>
        <w:t>Kanade</w:t>
      </w:r>
      <w:proofErr w:type="spellEnd"/>
      <w:r w:rsidRPr="00D37048">
        <w:rPr>
          <w:color w:val="000000" w:themeColor="text1"/>
        </w:rPr>
        <w:t xml:space="preserve"> optikai folyam:</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120" w:dyaOrig="440">
          <v:shape id="_x0000_i1033" type="#_x0000_t75" style="width:55.5pt;height:21.75pt" o:ole="">
            <v:imagedata r:id="rId50" o:title=""/>
          </v:shape>
          <o:OLEObject Type="Embed" ProgID="Equation.3" ShapeID="_x0000_i1033" DrawAspect="Content" ObjectID="_1459153348" r:id="rId51"/>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10</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iterációhoz az előkészítés:</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359" w:dyaOrig="420">
          <v:shape id="_x0000_i1034" type="#_x0000_t75" style="width:69pt;height:20.25pt" o:ole="">
            <v:imagedata r:id="rId52" o:title=""/>
          </v:shape>
          <o:OLEObject Type="Embed" ProgID="Equation.3" ShapeID="_x0000_i1034" DrawAspect="Content" ObjectID="_1459153349" r:id="rId53"/>
        </w:object>
      </w:r>
      <w:r w:rsidRPr="00D37048">
        <w:rPr>
          <w:color w:val="000000" w:themeColor="text1"/>
        </w:rPr>
        <w:tab/>
      </w:r>
      <w:r w:rsidR="00D37048">
        <w:rPr>
          <w:color w:val="000000" w:themeColor="text1"/>
        </w:rPr>
        <w:t>(</w:t>
      </w:r>
      <w:r w:rsidR="00C22556">
        <w:rPr>
          <w:color w:val="000000" w:themeColor="text1"/>
        </w:rPr>
        <w:t>11</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proofErr w:type="gramStart"/>
      <w:r w:rsidRPr="00D37048">
        <w:rPr>
          <w:color w:val="000000" w:themeColor="text1"/>
        </w:rPr>
        <w:t>a</w:t>
      </w:r>
      <w:proofErr w:type="gramEnd"/>
      <w:r w:rsidRPr="00D37048">
        <w:rPr>
          <w:color w:val="000000" w:themeColor="text1"/>
        </w:rPr>
        <w:t xml:space="preserve"> </w:t>
      </w:r>
      <w:r w:rsidRPr="00D37048">
        <w:rPr>
          <w:i/>
          <w:color w:val="000000" w:themeColor="text1"/>
        </w:rPr>
        <w:t>k</w:t>
      </w:r>
      <w:r w:rsidRPr="00D37048">
        <w:rPr>
          <w:color w:val="000000" w:themeColor="text1"/>
        </w:rPr>
        <w:t>-ra vonatkozó ciklus itt lezárul</w:t>
      </w:r>
      <w:r w:rsidRPr="00D37048">
        <w:rPr>
          <w:i/>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adott </w:t>
      </w:r>
      <w:r w:rsidRPr="00D37048">
        <w:rPr>
          <w:i/>
          <w:color w:val="000000" w:themeColor="text1"/>
        </w:rPr>
        <w:t xml:space="preserve">L </w:t>
      </w:r>
      <w:r w:rsidRPr="00D37048">
        <w:rPr>
          <w:color w:val="000000" w:themeColor="text1"/>
        </w:rPr>
        <w:t>szint végső optikai folyama:</w:t>
      </w:r>
    </w:p>
    <w:p w:rsidR="001B2AB3" w:rsidRPr="00D37048" w:rsidRDefault="001B2AB3" w:rsidP="00D37048">
      <w:pPr>
        <w:pStyle w:val="egyenlet"/>
        <w:tabs>
          <w:tab w:val="clear" w:pos="4536"/>
          <w:tab w:val="left" w:pos="8647"/>
          <w:tab w:val="right" w:pos="9072"/>
        </w:tabs>
        <w:ind w:firstLine="426"/>
        <w:jc w:val="both"/>
        <w:rPr>
          <w:color w:val="000000" w:themeColor="text1"/>
        </w:rPr>
      </w:pPr>
      <w:r w:rsidRPr="00D37048">
        <w:rPr>
          <w:color w:val="000000" w:themeColor="text1"/>
          <w:position w:val="-6"/>
        </w:rPr>
        <w:object w:dxaOrig="800" w:dyaOrig="380">
          <v:shape id="_x0000_i1035" type="#_x0000_t75" style="width:41.25pt;height:18.75pt" o:ole="">
            <v:imagedata r:id="rId54" o:title=""/>
          </v:shape>
          <o:OLEObject Type="Embed" ProgID="Equation.3" ShapeID="_x0000_i1035" DrawAspect="Content" ObjectID="_1459153350" r:id="rId55"/>
        </w:object>
      </w:r>
      <w:r w:rsidRPr="00D37048">
        <w:rPr>
          <w:color w:val="000000" w:themeColor="text1"/>
        </w:rPr>
        <w:t>.</w:t>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2</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w:t>
      </w:r>
      <w:r w:rsidRPr="00D37048">
        <w:rPr>
          <w:i/>
          <w:color w:val="000000" w:themeColor="text1"/>
        </w:rPr>
        <w:t>L</w:t>
      </w:r>
      <w:r w:rsidRPr="00D37048">
        <w:rPr>
          <w:color w:val="000000" w:themeColor="text1"/>
        </w:rPr>
        <w:t xml:space="preserve"> – 1) szinthez az érték: </w:t>
      </w:r>
    </w:p>
    <w:p w:rsidR="001B2AB3" w:rsidRPr="00D37048" w:rsidRDefault="001B2AB3" w:rsidP="00D37048">
      <w:pPr>
        <w:pStyle w:val="egyenlet"/>
        <w:tabs>
          <w:tab w:val="left" w:pos="8647"/>
          <w:tab w:val="right" w:pos="9072"/>
        </w:tabs>
        <w:ind w:firstLine="426"/>
        <w:jc w:val="both"/>
        <w:rPr>
          <w:color w:val="000000" w:themeColor="text1"/>
        </w:rPr>
      </w:pPr>
      <w:r w:rsidRPr="00D37048">
        <w:rPr>
          <w:color w:val="000000" w:themeColor="text1"/>
          <w:position w:val="-14"/>
        </w:rPr>
        <w:object w:dxaOrig="2960" w:dyaOrig="460">
          <v:shape id="_x0000_i1036" type="#_x0000_t75" style="width:150pt;height:23.25pt" o:ole="">
            <v:imagedata r:id="rId56" o:title=""/>
          </v:shape>
          <o:OLEObject Type="Embed" ProgID="Equation.3" ShapeID="_x0000_i1036" DrawAspect="Content" ObjectID="_1459153351" r:id="rId57"/>
        </w:object>
      </w:r>
      <w:r w:rsid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3</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i/>
          <w:color w:val="000000" w:themeColor="text1"/>
        </w:rPr>
        <w:t>L</w:t>
      </w:r>
      <w:r w:rsidRPr="00D37048">
        <w:rPr>
          <w:color w:val="000000" w:themeColor="text1"/>
        </w:rPr>
        <w:t xml:space="preserve"> piramisszintekre vonatkozó ciklus itt fejeződik be.</w:t>
      </w:r>
    </w:p>
    <w:p w:rsidR="00D37048" w:rsidRDefault="001B2AB3" w:rsidP="00D37048">
      <w:pPr>
        <w:tabs>
          <w:tab w:val="left" w:pos="8647"/>
          <w:tab w:val="right" w:pos="9072"/>
        </w:tabs>
        <w:ind w:firstLine="426"/>
        <w:rPr>
          <w:color w:val="000000" w:themeColor="text1"/>
        </w:rPr>
      </w:pPr>
      <w:r w:rsidRPr="00D37048">
        <w:rPr>
          <w:color w:val="000000" w:themeColor="text1"/>
        </w:rPr>
        <w:t xml:space="preserve">A végső optikai folyam vektor: </w:t>
      </w:r>
    </w:p>
    <w:p w:rsidR="001B2AB3" w:rsidRPr="00D37048" w:rsidRDefault="001B2AB3" w:rsidP="00D37048">
      <w:pPr>
        <w:tabs>
          <w:tab w:val="left" w:pos="8647"/>
          <w:tab w:val="right" w:pos="9072"/>
        </w:tabs>
        <w:ind w:firstLine="426"/>
        <w:rPr>
          <w:color w:val="000000" w:themeColor="text1"/>
        </w:rPr>
      </w:pPr>
      <w:r w:rsidRPr="00D37048">
        <w:rPr>
          <w:b/>
          <w:color w:val="000000" w:themeColor="text1"/>
        </w:rPr>
        <w:t>d</w:t>
      </w:r>
      <w:r w:rsidRPr="00D37048">
        <w:rPr>
          <w:color w:val="000000" w:themeColor="text1"/>
        </w:rPr>
        <w:t xml:space="preserve"> = </w:t>
      </w:r>
      <w:r w:rsidRPr="00D37048">
        <w:rPr>
          <w:b/>
          <w:color w:val="000000" w:themeColor="text1"/>
        </w:rPr>
        <w:t>g</w:t>
      </w:r>
      <w:r w:rsidRPr="00D37048">
        <w:rPr>
          <w:color w:val="000000" w:themeColor="text1"/>
          <w:vertAlign w:val="superscript"/>
        </w:rPr>
        <w:t>0</w:t>
      </w:r>
      <w:r w:rsidRPr="00D37048">
        <w:rPr>
          <w:color w:val="000000" w:themeColor="text1"/>
        </w:rPr>
        <w:t xml:space="preserve"> + </w:t>
      </w:r>
      <w:r w:rsidRPr="00D37048">
        <w:rPr>
          <w:b/>
          <w:color w:val="000000" w:themeColor="text1"/>
        </w:rPr>
        <w:t>d</w:t>
      </w:r>
      <w:r w:rsidRPr="00D37048">
        <w:rPr>
          <w:color w:val="000000" w:themeColor="text1"/>
          <w:vertAlign w:val="superscript"/>
        </w:rPr>
        <w:t>0</w:t>
      </w:r>
      <w:r w:rsidRPr="00D37048">
        <w:rPr>
          <w:color w:val="000000" w:themeColor="text1"/>
        </w:rPr>
        <w:t>.</w:t>
      </w:r>
      <w:r w:rsidR="00D37048">
        <w:rPr>
          <w:color w:val="000000" w:themeColor="text1"/>
        </w:rPr>
        <w:tab/>
      </w:r>
      <w:r w:rsidR="00D37048">
        <w:rPr>
          <w:color w:val="000000" w:themeColor="text1"/>
        </w:rPr>
        <w:tab/>
        <w:t>(1</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Tehát az </w:t>
      </w:r>
      <w:r w:rsidRPr="00D37048">
        <w:rPr>
          <w:i/>
          <w:color w:val="000000" w:themeColor="text1"/>
        </w:rPr>
        <w:t>I</w:t>
      </w:r>
      <w:r w:rsidRPr="00D37048">
        <w:rPr>
          <w:color w:val="000000" w:themeColor="text1"/>
        </w:rPr>
        <w:t xml:space="preserve"> kép </w:t>
      </w:r>
      <w:r w:rsidRPr="00D37048">
        <w:rPr>
          <w:b/>
          <w:color w:val="000000" w:themeColor="text1"/>
        </w:rPr>
        <w:t xml:space="preserve">u </w:t>
      </w:r>
      <w:r w:rsidRPr="00D37048">
        <w:rPr>
          <w:color w:val="000000" w:themeColor="text1"/>
        </w:rPr>
        <w:t xml:space="preserve">pontjának megfelelő pont helyzete a </w:t>
      </w:r>
      <w:r w:rsidRPr="00D37048">
        <w:rPr>
          <w:i/>
          <w:color w:val="000000" w:themeColor="text1"/>
        </w:rPr>
        <w:t xml:space="preserve">J </w:t>
      </w:r>
      <w:r w:rsidRPr="00D37048">
        <w:rPr>
          <w:color w:val="000000" w:themeColor="text1"/>
        </w:rPr>
        <w:t xml:space="preserve">képen </w:t>
      </w:r>
      <w:proofErr w:type="gramStart"/>
      <w:r w:rsidRPr="00D37048">
        <w:rPr>
          <w:color w:val="000000" w:themeColor="text1"/>
        </w:rPr>
        <w:t>a</w:t>
      </w:r>
      <w:proofErr w:type="gramEnd"/>
      <w:r w:rsidRPr="00D37048">
        <w:rPr>
          <w:color w:val="000000" w:themeColor="text1"/>
        </w:rPr>
        <w:t xml:space="preserve"> </w:t>
      </w:r>
    </w:p>
    <w:p w:rsidR="00351AE7" w:rsidRDefault="00351AE7" w:rsidP="00351AE7">
      <w:pPr>
        <w:keepNext/>
        <w:spacing w:before="120"/>
        <w:jc w:val="center"/>
      </w:pPr>
      <w:r>
        <w:rPr>
          <w:noProof/>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F8356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1B2AB3" w:rsidRPr="00D37048" w:rsidRDefault="001B2AB3" w:rsidP="00D37048">
      <w:pPr>
        <w:pStyle w:val="egyenlet"/>
        <w:tabs>
          <w:tab w:val="left" w:pos="8647"/>
          <w:tab w:val="right" w:pos="9072"/>
        </w:tabs>
        <w:ind w:firstLine="426"/>
        <w:jc w:val="both"/>
        <w:rPr>
          <w:color w:val="000000" w:themeColor="text1"/>
        </w:rPr>
      </w:pPr>
      <w:r w:rsidRPr="00D37048">
        <w:rPr>
          <w:b/>
          <w:color w:val="000000" w:themeColor="text1"/>
        </w:rPr>
        <w:t>v</w:t>
      </w:r>
      <w:r w:rsidRPr="00D37048">
        <w:rPr>
          <w:color w:val="000000" w:themeColor="text1"/>
        </w:rPr>
        <w:t xml:space="preserve"> = </w:t>
      </w:r>
      <w:r w:rsidRPr="00D37048">
        <w:rPr>
          <w:b/>
          <w:color w:val="000000" w:themeColor="text1"/>
        </w:rPr>
        <w:t>u</w:t>
      </w:r>
      <w:r w:rsidRPr="00D37048">
        <w:rPr>
          <w:color w:val="000000" w:themeColor="text1"/>
        </w:rPr>
        <w:t xml:space="preserve"> + </w:t>
      </w:r>
      <w:r w:rsidRPr="00D37048">
        <w:rPr>
          <w:b/>
          <w:color w:val="000000" w:themeColor="text1"/>
        </w:rPr>
        <w:t>d</w:t>
      </w:r>
      <w:r w:rsidRP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5</w:t>
      </w:r>
      <w:r w:rsidR="00D37048">
        <w:rPr>
          <w:color w:val="000000" w:themeColor="text1"/>
        </w:rPr>
        <w:t>)</w:t>
      </w:r>
    </w:p>
    <w:p w:rsidR="005E1E5C" w:rsidRPr="005E1E5C" w:rsidRDefault="001B2AB3" w:rsidP="00351AE7">
      <w:pPr>
        <w:pStyle w:val="egyenlet"/>
        <w:tabs>
          <w:tab w:val="left" w:pos="8647"/>
          <w:tab w:val="right" w:pos="9072"/>
        </w:tabs>
        <w:ind w:firstLine="426"/>
        <w:jc w:val="both"/>
        <w:rPr>
          <w:noProof/>
          <w:color w:val="000000" w:themeColor="text1"/>
          <w:szCs w:val="20"/>
        </w:rPr>
      </w:pPr>
      <w:proofErr w:type="gramStart"/>
      <w:r w:rsidRPr="00D37048">
        <w:rPr>
          <w:color w:val="000000" w:themeColor="text1"/>
        </w:rPr>
        <w:t>vektorral</w:t>
      </w:r>
      <w:proofErr w:type="gramEnd"/>
      <w:r w:rsidRPr="00D37048">
        <w:rPr>
          <w:color w:val="000000" w:themeColor="text1"/>
        </w:rPr>
        <w:t xml:space="preserve"> jellemezhető.</w:t>
      </w:r>
    </w:p>
    <w:p w:rsidR="001B2AB3" w:rsidRPr="00351AE7" w:rsidRDefault="001B2AB3" w:rsidP="00351AE7">
      <w:pPr>
        <w:tabs>
          <w:tab w:val="left" w:pos="8647"/>
          <w:tab w:val="right" w:pos="9072"/>
        </w:tabs>
        <w:spacing w:before="120"/>
        <w:ind w:firstLine="426"/>
        <w:rPr>
          <w:b/>
          <w:color w:val="000000" w:themeColor="text1"/>
        </w:rPr>
      </w:pPr>
      <w:r w:rsidRPr="00D37048">
        <w:rPr>
          <w:color w:val="000000" w:themeColor="text1"/>
        </w:rPr>
        <w:t>Az algori</w:t>
      </w:r>
      <w:r w:rsidR="00D37048">
        <w:rPr>
          <w:color w:val="000000" w:themeColor="text1"/>
        </w:rPr>
        <w:t>tmus eredményeit szemlélteti a 1</w:t>
      </w:r>
      <w:r w:rsidR="005F25E6">
        <w:rPr>
          <w:color w:val="000000" w:themeColor="text1"/>
        </w:rPr>
        <w:t>5</w:t>
      </w:r>
      <w:r w:rsidR="00D37048">
        <w:rPr>
          <w:color w:val="000000" w:themeColor="text1"/>
        </w:rPr>
        <w:t>. ábra</w:t>
      </w:r>
      <w:r w:rsidRPr="00D37048">
        <w:rPr>
          <w:color w:val="000000" w:themeColor="text1"/>
        </w:rPr>
        <w:t>. Láthatjuk, hogy a kapott eredmény még korántsem mondható megfelelőnek, így bizonyos utófeldolgozásokat kell alkalmaznunk. Ki kell választanunk a számunkra megfelelő összepárosításokat, a téveseket pedig eldobjuk. Azokat a vektorokat, amik a kép méretén túl mutatnak nem szabad detektálni. Amelyek pedig a környezetében lévő többi vektor átlagtól irreálisan eltérnek, szintén el kell vetnünk.</w:t>
      </w:r>
    </w:p>
    <w:p w:rsidR="00B62B99" w:rsidRDefault="00D17760" w:rsidP="00B62B99">
      <w:pPr>
        <w:spacing w:before="120"/>
        <w:ind w:firstLine="426"/>
      </w:pPr>
      <w:r>
        <w:t>Tehát összefoglalva a</w:t>
      </w:r>
      <w:r w:rsidR="00B62B99">
        <w:t xml:space="preserve"> szélirány meghatározásához alapvetően két lépésre van szűkségünk: a sarokpontok megtalálására és ezek megfeleltetésére, és az elmozdulás vektorok meghatározására. Azonban ez önmagában nem elég. A pontos eredmények eléréséhez szűkségünk volt </w:t>
      </w:r>
      <w:proofErr w:type="spellStart"/>
      <w:r w:rsidR="00B62B99">
        <w:t>előfeldolgozásra</w:t>
      </w:r>
      <w:proofErr w:type="spellEnd"/>
      <w:r w:rsidR="00B62B99">
        <w:t>, a nem megfelelő eredm</w:t>
      </w:r>
      <w:r w:rsidR="00327D19">
        <w:t>ények korrigálására</w:t>
      </w:r>
      <w:r w:rsidR="00B62B99">
        <w:t xml:space="preserve"> (lásd </w:t>
      </w:r>
      <w:r w:rsidR="006321D7">
        <w:t>15</w:t>
      </w:r>
      <w:r w:rsidR="00B62B99">
        <w:t>. ábra)</w:t>
      </w:r>
      <w:r w:rsidR="00327D19">
        <w:t>.</w:t>
      </w:r>
    </w:p>
    <w:p w:rsidR="005E1E5C" w:rsidRDefault="005E1E5C" w:rsidP="005E1E5C">
      <w:pPr>
        <w:keepNext/>
        <w:spacing w:before="120"/>
        <w:jc w:val="center"/>
      </w:pPr>
      <w:r>
        <w:rPr>
          <w:noProof/>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F83563"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5E1E5C" w:rsidRDefault="005E1E5C">
      <w:pPr>
        <w:spacing w:after="160" w:line="259" w:lineRule="auto"/>
        <w:rPr>
          <w:i/>
          <w:iCs/>
          <w:noProof/>
          <w:color w:val="000000" w:themeColor="text1"/>
          <w:sz w:val="20"/>
          <w:szCs w:val="20"/>
        </w:rPr>
      </w:pPr>
      <w:r>
        <w:rPr>
          <w:noProof/>
          <w:color w:val="000000" w:themeColor="text1"/>
          <w:sz w:val="20"/>
          <w:szCs w:val="20"/>
        </w:rPr>
        <w:br w:type="page"/>
      </w:r>
    </w:p>
    <w:p w:rsidR="005E1E5C" w:rsidRPr="005E1E5C" w:rsidRDefault="005E1E5C" w:rsidP="005E1E5C">
      <w:pPr>
        <w:pStyle w:val="Kpalrs"/>
        <w:spacing w:before="120"/>
        <w:rPr>
          <w:noProof/>
          <w:color w:val="000000" w:themeColor="text1"/>
          <w:szCs w:val="20"/>
        </w:rPr>
      </w:pPr>
    </w:p>
    <w:tbl>
      <w:tblPr>
        <w:tblStyle w:val="Rcsostblzat"/>
        <w:tblW w:w="3750" w:type="pct"/>
        <w:jc w:val="center"/>
        <w:tblLook w:val="04A0" w:firstRow="1" w:lastRow="0" w:firstColumn="1" w:lastColumn="0" w:noHBand="0" w:noVBand="1"/>
      </w:tblPr>
      <w:tblGrid>
        <w:gridCol w:w="3062"/>
        <w:gridCol w:w="1697"/>
        <w:gridCol w:w="2207"/>
      </w:tblGrid>
      <w:tr w:rsidR="00B62B99" w:rsidTr="00351AE7">
        <w:trPr>
          <w:jc w:val="center"/>
        </w:trPr>
        <w:tc>
          <w:tcPr>
            <w:tcW w:w="3062" w:type="dxa"/>
            <w:shd w:val="clear" w:color="auto" w:fill="E7E6E6" w:themeFill="background2"/>
          </w:tcPr>
          <w:p w:rsidR="00B62B99" w:rsidRPr="00F93889" w:rsidRDefault="00351AE7" w:rsidP="00F93889">
            <w:pPr>
              <w:spacing w:before="120"/>
              <w:ind w:firstLine="202"/>
              <w:rPr>
                <w:b/>
                <w:sz w:val="18"/>
                <w:szCs w:val="18"/>
              </w:rPr>
            </w:pPr>
            <w:r>
              <w:rPr>
                <w:b/>
                <w:sz w:val="18"/>
                <w:szCs w:val="18"/>
              </w:rPr>
              <w:t>Vizsgált sorozat időpillanatai</w:t>
            </w:r>
          </w:p>
        </w:tc>
        <w:tc>
          <w:tcPr>
            <w:tcW w:w="1697" w:type="dxa"/>
            <w:shd w:val="clear" w:color="auto" w:fill="E7E6E6" w:themeFill="background2"/>
          </w:tcPr>
          <w:p w:rsidR="00B62B99" w:rsidRPr="00F93889" w:rsidRDefault="00351AE7" w:rsidP="00351AE7">
            <w:pPr>
              <w:spacing w:before="120"/>
              <w:ind w:firstLine="0"/>
              <w:rPr>
                <w:b/>
                <w:sz w:val="18"/>
                <w:szCs w:val="18"/>
              </w:rPr>
            </w:pPr>
            <w:r>
              <w:rPr>
                <w:b/>
                <w:sz w:val="18"/>
                <w:szCs w:val="18"/>
              </w:rPr>
              <w:t>Detektált vektorok hibaaránya</w:t>
            </w:r>
          </w:p>
        </w:tc>
        <w:tc>
          <w:tcPr>
            <w:tcW w:w="2207" w:type="dxa"/>
            <w:shd w:val="clear" w:color="auto" w:fill="E7E6E6" w:themeFill="background2"/>
          </w:tcPr>
          <w:p w:rsidR="00B62B99" w:rsidRPr="00F93889" w:rsidRDefault="00B62B99" w:rsidP="00351AE7">
            <w:pPr>
              <w:spacing w:before="120"/>
              <w:ind w:firstLine="0"/>
              <w:rPr>
                <w:b/>
                <w:sz w:val="18"/>
                <w:szCs w:val="18"/>
              </w:rPr>
            </w:pPr>
            <w:r w:rsidRPr="00F93889">
              <w:rPr>
                <w:b/>
                <w:sz w:val="18"/>
                <w:szCs w:val="18"/>
              </w:rPr>
              <w:t>Elfogadható?</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0180" cy="1089660"/>
                  <wp:effectExtent l="0" t="0" r="0" b="0"/>
                  <wp:docPr id="18" name="Kép 18" descr="Eredmeny2se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redmeny2seb_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40180" cy="108966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7800" cy="1066800"/>
                  <wp:effectExtent l="0" t="0" r="0" b="0"/>
                  <wp:docPr id="17" name="Kép 17" descr="Eredmeny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redmeny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47800" cy="106680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7800" cy="1082040"/>
                  <wp:effectExtent l="0" t="0" r="0" b="0"/>
                  <wp:docPr id="16" name="Kép 16" descr="Eredmeny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redmeny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47800" cy="108204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3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0000" cy="1061132"/>
                  <wp:effectExtent l="0" t="0" r="8255" b="5715"/>
                  <wp:docPr id="14" name="Kép 56" descr="C:\Users\Ádám\AppData\Local\Microsoft\Windows\INetCache\Content.Word\Eredmen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Ádám\AppData\Local\Microsoft\Windows\INetCache\Content.Word\Eredmeny8.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40000" cy="1061132"/>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0000" cy="1073079"/>
                  <wp:effectExtent l="0" t="0" r="8255" b="0"/>
                  <wp:docPr id="9" name="Kép 58" descr="C:\Users\Ádám\AppData\Local\Microsoft\Windows\INetCache\Content.Word\OptikaiAramlasKorrekci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Ádám\AppData\Local\Microsoft\Windows\INetCache\Content.Word\OptikaiAramlasKorrekcioval.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40000" cy="1073079"/>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2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32560" cy="1074420"/>
                  <wp:effectExtent l="0" t="0" r="0" b="0"/>
                  <wp:docPr id="15" name="Kép 15" descr="RosszEredmen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osszEredmeny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32560" cy="107442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0 %</w:t>
            </w:r>
          </w:p>
        </w:tc>
        <w:tc>
          <w:tcPr>
            <w:tcW w:w="2207" w:type="dxa"/>
          </w:tcPr>
          <w:p w:rsidR="00B62B99" w:rsidRPr="00F93889" w:rsidRDefault="00B62B99" w:rsidP="00351AE7">
            <w:pPr>
              <w:keepNext/>
              <w:spacing w:before="120"/>
              <w:ind w:firstLine="0"/>
              <w:rPr>
                <w:sz w:val="18"/>
                <w:szCs w:val="18"/>
              </w:rPr>
            </w:pPr>
            <w:r w:rsidRPr="00F93889">
              <w:rPr>
                <w:sz w:val="18"/>
                <w:szCs w:val="18"/>
              </w:rPr>
              <w:t>Nem</w:t>
            </w:r>
          </w:p>
        </w:tc>
      </w:tr>
    </w:tbl>
    <w:p w:rsidR="00B62B99" w:rsidRPr="00750117" w:rsidRDefault="00F83563" w:rsidP="00750117">
      <w:pPr>
        <w:pStyle w:val="Kpalrs"/>
        <w:spacing w:before="120"/>
        <w:rPr>
          <w:noProof/>
          <w:color w:val="000000" w:themeColor="text1"/>
          <w:szCs w:val="20"/>
        </w:rPr>
      </w:pPr>
      <w:r w:rsidRPr="00750117">
        <w:rPr>
          <w:noProof/>
          <w:color w:val="000000" w:themeColor="text1"/>
          <w:szCs w:val="20"/>
        </w:rPr>
        <w:fldChar w:fldCharType="begin"/>
      </w:r>
      <w:r w:rsidR="00F93889"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F93889" w:rsidRPr="00750117">
        <w:rPr>
          <w:noProof/>
          <w:color w:val="000000" w:themeColor="text1"/>
          <w:szCs w:val="20"/>
        </w:rPr>
        <w:t>. táb</w:t>
      </w:r>
      <w:r w:rsidR="00351AE7">
        <w:rPr>
          <w:noProof/>
          <w:color w:val="000000" w:themeColor="text1"/>
          <w:szCs w:val="20"/>
        </w:rPr>
        <w:t>lázat – Az 1000 db képet tartalmazo sorozat bizonyos időpillanataiban vett eredményeink. Látható, hogy a felhőket más-más forma és szín jellemzi, így az algoritmusunk hatékonysága is változó.</w:t>
      </w:r>
    </w:p>
    <w:p w:rsidR="00B62B99" w:rsidRDefault="003B7556" w:rsidP="00EF155A">
      <w:pPr>
        <w:pStyle w:val="Cmsor2"/>
      </w:pPr>
      <w:bookmarkStart w:id="62" w:name="_Toc385287732"/>
      <w:bookmarkStart w:id="63" w:name="_Toc385409436"/>
      <w:r>
        <w:lastRenderedPageBreak/>
        <w:t>3</w:t>
      </w:r>
      <w:r w:rsidR="00B62B99" w:rsidRPr="00E05D93">
        <w:t>.</w:t>
      </w:r>
      <w:r w:rsidR="00B62B99">
        <w:t>5</w:t>
      </w:r>
      <w:r w:rsidR="00B62B99" w:rsidRPr="00E05D93">
        <w:t xml:space="preserve">. Eredmények </w:t>
      </w:r>
      <w:r w:rsidR="00B62B99" w:rsidRPr="00EF155A">
        <w:t>kiértékelése</w:t>
      </w:r>
      <w:bookmarkEnd w:id="62"/>
      <w:bookmarkEnd w:id="63"/>
      <w:r w:rsidR="00B62B99" w:rsidRPr="00E05D93">
        <w:t xml:space="preserve"> </w:t>
      </w:r>
    </w:p>
    <w:p w:rsidR="00B62B99" w:rsidRPr="00144848" w:rsidRDefault="00B62B99" w:rsidP="00B62B99">
      <w:pPr>
        <w:spacing w:before="120"/>
        <w:ind w:firstLine="426"/>
      </w:pPr>
      <w:r>
        <w:t>Az OMSZ–</w:t>
      </w:r>
      <w:proofErr w:type="spellStart"/>
      <w:r>
        <w:t>tól</w:t>
      </w:r>
      <w:proofErr w:type="spellEnd"/>
      <w:r>
        <w:t xml:space="preserve"> kapott </w:t>
      </w:r>
      <w:r w:rsidR="00351AE7">
        <w:t>kép</w:t>
      </w:r>
      <w:r>
        <w:t>sorozaton (1000 db kép) a tesztek többsége elfogadhatónak mondható. Azonban rendelkezünk 1-2 olyan sorozatfelvétellel, amin nem elfogadható a kapott eredmény, így a rendszer további pontosításra szorul.</w:t>
      </w:r>
      <w:r w:rsidR="00351AE7">
        <w:t xml:space="preserve"> Ennek az az oka, hogy sorozatfelvétel időpontjában a felhők olyan formát és színt öltöttek, amely miatt az algoritmusunk nem tudott megfelelő eredményt produkálni</w:t>
      </w:r>
      <w:r w:rsidR="000E2F81">
        <w:t xml:space="preserve"> (lásd </w:t>
      </w:r>
      <w:r w:rsidR="00AF5581">
        <w:t>5</w:t>
      </w:r>
      <w:r w:rsidR="000E2F81">
        <w:t xml:space="preserve">. </w:t>
      </w:r>
      <w:r w:rsidR="005F25E6">
        <w:t>táblázat</w:t>
      </w:r>
      <w:r w:rsidR="000E2F81">
        <w:t>)</w:t>
      </w:r>
      <w:r w:rsidR="00351AE7">
        <w:t>.</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64" w:name="_Toc385287733"/>
      <w:bookmarkStart w:id="65" w:name="_Toc369881019"/>
      <w:bookmarkStart w:id="66" w:name="_Toc385409437"/>
      <w:r>
        <w:rPr>
          <w:highlight w:val="white"/>
        </w:rPr>
        <w:lastRenderedPageBreak/>
        <w:t>4</w:t>
      </w:r>
      <w:r w:rsidR="00F93BA7" w:rsidRPr="00C65D87">
        <w:rPr>
          <w:highlight w:val="white"/>
        </w:rPr>
        <w:t>. Esőzés kezdetének és befejeződésének megállapítása</w:t>
      </w:r>
      <w:bookmarkEnd w:id="64"/>
      <w:bookmarkEnd w:id="66"/>
    </w:p>
    <w:p w:rsidR="00F93BA7" w:rsidRPr="00F93BA7" w:rsidRDefault="003B7556" w:rsidP="00AF24CC">
      <w:pPr>
        <w:pStyle w:val="Cmsor2"/>
      </w:pPr>
      <w:bookmarkStart w:id="67" w:name="h.1pkn6t5ruhky" w:colFirst="0" w:colLast="0"/>
      <w:bookmarkStart w:id="68" w:name="_Toc385287734"/>
      <w:bookmarkStart w:id="69" w:name="_Toc385409438"/>
      <w:bookmarkEnd w:id="67"/>
      <w:r>
        <w:rPr>
          <w:highlight w:val="white"/>
        </w:rPr>
        <w:t>4</w:t>
      </w:r>
      <w:r w:rsidR="00F93BA7" w:rsidRPr="00F93BA7">
        <w:rPr>
          <w:highlight w:val="white"/>
        </w:rPr>
        <w:t>.1. Cél meghatározása</w:t>
      </w:r>
      <w:bookmarkEnd w:id="68"/>
      <w:bookmarkEnd w:id="69"/>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70" w:name="h.tk88o6zev3nf" w:colFirst="0" w:colLast="0"/>
      <w:bookmarkStart w:id="71" w:name="_Toc385287735"/>
      <w:bookmarkStart w:id="72" w:name="_Toc385409439"/>
      <w:bookmarkEnd w:id="70"/>
      <w:r>
        <w:rPr>
          <w:highlight w:val="white"/>
        </w:rPr>
        <w:t>4</w:t>
      </w:r>
      <w:r w:rsidR="00F93BA7" w:rsidRPr="00F93BA7">
        <w:rPr>
          <w:highlight w:val="white"/>
        </w:rPr>
        <w:t>.2. Esőcseppek fizikai jellemzői</w:t>
      </w:r>
      <w:bookmarkEnd w:id="71"/>
      <w:bookmarkEnd w:id="72"/>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w:t>
      </w:r>
      <w:proofErr w:type="gramStart"/>
      <w:r w:rsidRPr="00F93BA7">
        <w:rPr>
          <w:highlight w:val="white"/>
        </w:rPr>
        <w:t>rezgés számunkra</w:t>
      </w:r>
      <w:proofErr w:type="gramEnd"/>
      <w:r w:rsidRPr="00F93BA7">
        <w:rPr>
          <w:highlight w:val="white"/>
        </w:rPr>
        <w:t xml:space="preserve"> nem szignifikáns, ezért az esőcseppet vehetjük egy fix alakzatnak. Az, hogy ez hogyan néz ki, függ a méretétől. </w:t>
      </w:r>
      <w:proofErr w:type="gramStart"/>
      <w:r w:rsidRPr="00F93BA7">
        <w:rPr>
          <w:highlight w:val="white"/>
        </w:rPr>
        <w:t xml:space="preserve">Egy kisebb csepp inkább gömbölyded formát ölt, míg a méret növekedésével egyre inkább egy összenyomott </w:t>
      </w:r>
      <w:proofErr w:type="spellStart"/>
      <w:r w:rsidRPr="00F93BA7">
        <w:rPr>
          <w:highlight w:val="white"/>
        </w:rPr>
        <w:t>szferoid</w:t>
      </w:r>
      <w:proofErr w:type="spellEnd"/>
      <w:r w:rsidRPr="00F93BA7">
        <w:rPr>
          <w:highlight w:val="white"/>
        </w:rPr>
        <w:t xml:space="preserve"> felé tendál.</w:t>
      </w:r>
      <w:proofErr w:type="gramEnd"/>
      <w:r w:rsidRPr="00F93BA7">
        <w:rPr>
          <w:highlight w:val="white"/>
        </w:rPr>
        <w:t xml:space="preserve"> </w:t>
      </w:r>
      <w:r w:rsidR="00F83563">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F83563">
        <w:rPr>
          <w:highlight w:val="white"/>
        </w:rPr>
        <w:fldChar w:fldCharType="separate"/>
      </w:r>
      <w:r w:rsidR="00BA0FBB" w:rsidRPr="00BA0FBB">
        <w:rPr>
          <w:noProof/>
          <w:highlight w:val="white"/>
        </w:rPr>
        <w:t>[13]</w:t>
      </w:r>
      <w:r w:rsidR="00F83563">
        <w:rPr>
          <w:highlight w:val="white"/>
        </w:rPr>
        <w:fldChar w:fldCharType="end"/>
      </w:r>
    </w:p>
    <w:p w:rsidR="00F93BA7" w:rsidRPr="00F93BA7" w:rsidRDefault="00F93BA7" w:rsidP="00C65D87">
      <w:proofErr w:type="gramStart"/>
      <w:r w:rsidRPr="00F93BA7">
        <w:rPr>
          <w:highlight w:val="white"/>
        </w:rPr>
        <w:t>Számunkra még ennél is fontosabb jellemzők a következők</w:t>
      </w:r>
      <w:proofErr w:type="gramEnd"/>
      <w:r w:rsidR="009076CB">
        <w:rPr>
          <w:highlight w:val="white"/>
        </w:rPr>
        <w:t xml:space="preserve"> </w:t>
      </w:r>
      <w:r w:rsidR="00F83563">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F83563">
        <w:rPr>
          <w:highlight w:val="white"/>
        </w:rPr>
        <w:fldChar w:fldCharType="separate"/>
      </w:r>
      <w:r w:rsidR="00BA0FBB" w:rsidRPr="00BA0FBB">
        <w:rPr>
          <w:noProof/>
          <w:highlight w:val="white"/>
        </w:rPr>
        <w:t>[14]</w:t>
      </w:r>
      <w:r w:rsidR="00F83563">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rPr>
        <w:lastRenderedPageBreak/>
        <w:drawing>
          <wp:inline distT="0" distB="0" distL="0" distR="0" wp14:anchorId="1B58B4BE" wp14:editId="351A9B84">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2732702" cy="1917590"/>
                    </a:xfrm>
                    <a:prstGeom prst="rect">
                      <a:avLst/>
                    </a:prstGeom>
                  </pic:spPr>
                </pic:pic>
              </a:graphicData>
            </a:graphic>
          </wp:inline>
        </w:drawing>
      </w:r>
    </w:p>
    <w:p w:rsidR="004F0315" w:rsidRPr="00F93BA7" w:rsidRDefault="003C1DF3"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xml:space="preserve">, így minden szempontot figyelembe kell vennünk detektáláskor. Éldetektáló algoritmusunk remekül alkalmazható azon esetekre, amikor a cseppek élesen elkülönülnek a </w:t>
      </w:r>
      <w:proofErr w:type="spellStart"/>
      <w:r w:rsidRPr="00F93BA7">
        <w:rPr>
          <w:highlight w:val="white"/>
        </w:rPr>
        <w:t>háttértól</w:t>
      </w:r>
      <w:proofErr w:type="spellEnd"/>
      <w:r w:rsidRPr="00F93BA7">
        <w:rPr>
          <w:highlight w:val="white"/>
        </w:rPr>
        <w:t>,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73" w:name="h.woy372w68p6g" w:colFirst="0" w:colLast="0"/>
      <w:bookmarkStart w:id="74" w:name="_Toc385287736"/>
      <w:bookmarkStart w:id="75" w:name="_Toc385409440"/>
      <w:bookmarkEnd w:id="73"/>
      <w:r>
        <w:rPr>
          <w:highlight w:val="white"/>
        </w:rPr>
        <w:t>4</w:t>
      </w:r>
      <w:r w:rsidR="00F93BA7" w:rsidRPr="00F93BA7">
        <w:rPr>
          <w:highlight w:val="white"/>
        </w:rPr>
        <w:t xml:space="preserve">.3. </w:t>
      </w:r>
      <w:r w:rsidR="00F93BA7" w:rsidRPr="00F93BA7">
        <w:t>Lehetőségek eső detektálására</w:t>
      </w:r>
      <w:bookmarkEnd w:id="74"/>
      <w:bookmarkEnd w:id="75"/>
    </w:p>
    <w:p w:rsidR="00F93BA7" w:rsidRPr="00F93BA7" w:rsidRDefault="003B7556" w:rsidP="00C65D87">
      <w:pPr>
        <w:pStyle w:val="Cmsor3"/>
      </w:pPr>
      <w:bookmarkStart w:id="76" w:name="h.z33egx7lasbn" w:colFirst="0" w:colLast="0"/>
      <w:bookmarkStart w:id="77" w:name="_Toc385287737"/>
      <w:bookmarkStart w:id="78" w:name="_Toc385409441"/>
      <w:bookmarkEnd w:id="76"/>
      <w:r>
        <w:rPr>
          <w:highlight w:val="white"/>
        </w:rPr>
        <w:t>4</w:t>
      </w:r>
      <w:r w:rsidR="00F93BA7" w:rsidRPr="00F93BA7">
        <w:rPr>
          <w:highlight w:val="white"/>
        </w:rPr>
        <w:t>.3.1. Esővonalak detektálása hisztogram vizsgálattal mozgókép sorozaton</w:t>
      </w:r>
      <w:bookmarkEnd w:id="77"/>
      <w:bookmarkEnd w:id="78"/>
    </w:p>
    <w:p w:rsidR="00F93BA7" w:rsidRPr="00F93BA7" w:rsidRDefault="00F93BA7" w:rsidP="00C65D87">
      <w:r w:rsidRPr="00F93BA7">
        <w:rPr>
          <w:highlight w:val="white"/>
        </w:rPr>
        <w:t xml:space="preserve">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F93BA7">
        <w:rPr>
          <w:highlight w:val="white"/>
        </w:rPr>
        <w:t>Következő feladatunk kiszórni azokat az objektumokat, melyek nem az esővonalak által generált különbséget eredményezik</w:t>
      </w:r>
      <w:r w:rsidR="00916239">
        <w:rPr>
          <w:highlight w:val="white"/>
        </w:rPr>
        <w:t>.</w:t>
      </w:r>
      <w:proofErr w:type="gramEnd"/>
      <w:r w:rsidR="009076CB">
        <w:rPr>
          <w:highlight w:val="white"/>
        </w:rPr>
        <w:t xml:space="preserve"> </w:t>
      </w:r>
      <w:r w:rsidR="00F8356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F83563">
        <w:rPr>
          <w:highlight w:val="white"/>
        </w:rPr>
        <w:fldChar w:fldCharType="separate"/>
      </w:r>
      <w:r w:rsidR="00BA0FBB" w:rsidRPr="00BA0FBB">
        <w:rPr>
          <w:noProof/>
          <w:highlight w:val="white"/>
        </w:rPr>
        <w:t>[15]</w:t>
      </w:r>
      <w:r w:rsidR="00F83563">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w:t>
      </w:r>
      <w:proofErr w:type="spellStart"/>
      <w:r w:rsidRPr="00F93BA7">
        <w:rPr>
          <w:highlight w:val="white"/>
        </w:rPr>
        <w:t>-es</w:t>
      </w:r>
      <w:proofErr w:type="spellEnd"/>
      <w:r w:rsidRPr="00F93BA7">
        <w:rPr>
          <w:highlight w:val="white"/>
        </w:rPr>
        <w:t xml:space="preserve"> képlet szerint. Ha az eredmény egy adott küszöbérték fölött van, akkor feltehetőleg egy esővonalról van szó. </w:t>
      </w:r>
      <w:proofErr w:type="gramStart"/>
      <w:r w:rsidRPr="00F93BA7">
        <w:rPr>
          <w:highlight w:val="white"/>
        </w:rPr>
        <w:t>Továbbá a méreteiben kiugró objektumokról feltételezhetjük, hogy nem esőcseppek, hanem például egy mozgó gépjármű, vagy egy fa, amelyet a szél mozgatja</w:t>
      </w:r>
      <w:r w:rsidR="00916239">
        <w:rPr>
          <w:highlight w:val="white"/>
        </w:rPr>
        <w:t>.</w:t>
      </w:r>
      <w:proofErr w:type="gramEnd"/>
      <w:r w:rsidR="0031574D">
        <w:rPr>
          <w:highlight w:val="white"/>
        </w:rPr>
        <w:t xml:space="preserve"> </w:t>
      </w:r>
      <w:r w:rsidR="00F8356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F83563">
        <w:rPr>
          <w:highlight w:val="white"/>
        </w:rPr>
        <w:fldChar w:fldCharType="separate"/>
      </w:r>
      <w:r w:rsidR="00BA0FBB" w:rsidRPr="00BA0FBB">
        <w:rPr>
          <w:noProof/>
          <w:highlight w:val="white"/>
        </w:rPr>
        <w:t>[15]</w:t>
      </w:r>
      <w:r w:rsidR="00F83563">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 xml:space="preserve">Végül az objektumok orientációi alapján eldöntjük, hogy mely orientáció az, amely legjobban jellemzi az esővonalakat. </w:t>
      </w:r>
      <w:proofErr w:type="gramStart"/>
      <w:r w:rsidRPr="00F93BA7">
        <w:rPr>
          <w:highlight w:val="white"/>
        </w:rPr>
        <w:t>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proofErr w:type="gramEnd"/>
      <w:r w:rsidR="00916239">
        <w:t xml:space="preserve"> </w:t>
      </w:r>
      <w:r w:rsidR="00F8356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F83563">
        <w:rPr>
          <w:highlight w:val="white"/>
        </w:rPr>
        <w:fldChar w:fldCharType="separate"/>
      </w:r>
      <w:r w:rsidR="00BA0FBB" w:rsidRPr="00BA0FBB">
        <w:rPr>
          <w:noProof/>
          <w:highlight w:val="white"/>
        </w:rPr>
        <w:t>[15]</w:t>
      </w:r>
      <w:r w:rsidR="00F83563">
        <w:rPr>
          <w:highlight w:val="white"/>
        </w:rPr>
        <w:fldChar w:fldCharType="end"/>
      </w:r>
    </w:p>
    <w:p w:rsidR="00480705" w:rsidRDefault="00480705" w:rsidP="00480705">
      <w:pPr>
        <w:keepNext/>
        <w:ind w:firstLine="0"/>
        <w:jc w:val="center"/>
      </w:pPr>
      <w:r>
        <w:rPr>
          <w:noProof/>
        </w:rPr>
        <w:lastRenderedPageBreak/>
        <w:drawing>
          <wp:inline distT="0" distB="0" distL="0" distR="0" wp14:anchorId="58CCDD29" wp14:editId="464D4F4D">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5756550" cy="2283067"/>
                    </a:xfrm>
                    <a:prstGeom prst="rect">
                      <a:avLst/>
                    </a:prstGeom>
                  </pic:spPr>
                </pic:pic>
              </a:graphicData>
            </a:graphic>
          </wp:inline>
        </w:drawing>
      </w:r>
    </w:p>
    <w:p w:rsidR="00480705" w:rsidRPr="00480705" w:rsidRDefault="00F83563"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F93BA7" w:rsidRPr="00F93BA7" w:rsidRDefault="003B7556" w:rsidP="00C65D87">
      <w:pPr>
        <w:pStyle w:val="Cmsor3"/>
      </w:pPr>
      <w:bookmarkStart w:id="79" w:name="h.bi29lsnla3zl" w:colFirst="0" w:colLast="0"/>
      <w:bookmarkStart w:id="80" w:name="_Toc385287738"/>
      <w:bookmarkStart w:id="81" w:name="_Toc385409442"/>
      <w:bookmarkEnd w:id="79"/>
      <w:r>
        <w:rPr>
          <w:highlight w:val="white"/>
        </w:rPr>
        <w:t>4</w:t>
      </w:r>
      <w:r w:rsidR="00F93BA7" w:rsidRPr="00F93BA7">
        <w:rPr>
          <w:highlight w:val="white"/>
        </w:rPr>
        <w:t>.3.2. Esőcseppek felismerése gépjármű szélvédőjén</w:t>
      </w:r>
      <w:bookmarkEnd w:id="80"/>
      <w:bookmarkEnd w:id="81"/>
    </w:p>
    <w:p w:rsidR="00F93BA7" w:rsidRPr="00F93BA7" w:rsidRDefault="00F93BA7" w:rsidP="00C65D87">
      <w:r w:rsidRPr="00F93BA7">
        <w:rPr>
          <w:highlight w:val="white"/>
        </w:rPr>
        <w:t>Egy másik megközelítés az, ha az esőcseppeket keressük az adott képeken. Mivel egy átlagos kamera, webkamera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F93BA7">
        <w:rPr>
          <w:highlight w:val="white"/>
        </w:rPr>
        <w:t>Ezeket a jellemzőket felhasználva könnyedén felismerhetőek az egyes elmosódott foltok, melyek a nem fókuszban l</w:t>
      </w:r>
      <w:r w:rsidR="00480705">
        <w:rPr>
          <w:highlight w:val="white"/>
        </w:rPr>
        <w:t>évő esőcseppek miatt keletkeztek</w:t>
      </w:r>
      <w:r w:rsidRPr="00F93BA7">
        <w:rPr>
          <w:highlight w:val="white"/>
        </w:rPr>
        <w:t>.</w:t>
      </w:r>
      <w:proofErr w:type="gramEnd"/>
      <w:r w:rsidR="00480705">
        <w:rPr>
          <w:highlight w:val="white"/>
        </w:rPr>
        <w:t xml:space="preserve"> </w:t>
      </w:r>
      <w:r w:rsidR="00F83563">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F83563">
        <w:rPr>
          <w:highlight w:val="white"/>
        </w:rPr>
        <w:fldChar w:fldCharType="separate"/>
      </w:r>
      <w:r w:rsidR="00BA0FBB" w:rsidRPr="00BA0FBB">
        <w:rPr>
          <w:noProof/>
          <w:highlight w:val="white"/>
        </w:rPr>
        <w:t>[14]</w:t>
      </w:r>
      <w:r w:rsidR="00F83563">
        <w:rPr>
          <w:highlight w:val="white"/>
        </w:rPr>
        <w:fldChar w:fldCharType="end"/>
      </w:r>
      <w:r w:rsidRPr="00F93BA7">
        <w:rPr>
          <w:highlight w:val="white"/>
        </w:rPr>
        <w:t xml:space="preserve">, </w:t>
      </w:r>
      <w:r w:rsidR="00F83563">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F83563">
        <w:rPr>
          <w:highlight w:val="white"/>
        </w:rPr>
        <w:fldChar w:fldCharType="separate"/>
      </w:r>
      <w:r w:rsidR="00BA0FBB" w:rsidRPr="00BA0FBB">
        <w:rPr>
          <w:noProof/>
          <w:highlight w:val="white"/>
        </w:rPr>
        <w:t>[16]</w:t>
      </w:r>
      <w:r w:rsidR="00F83563">
        <w:rPr>
          <w:highlight w:val="white"/>
        </w:rPr>
        <w:fldChar w:fldCharType="end"/>
      </w:r>
    </w:p>
    <w:p w:rsidR="006B39E2" w:rsidRDefault="006B39E2" w:rsidP="006B39E2">
      <w:pPr>
        <w:keepNext/>
        <w:ind w:firstLine="0"/>
      </w:pPr>
      <w:r>
        <w:rPr>
          <w:noProof/>
        </w:rPr>
        <w:lastRenderedPageBreak/>
        <w:drawing>
          <wp:inline distT="0" distB="0" distL="0" distR="0" wp14:anchorId="1EE81BE9" wp14:editId="49837271">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3C1DF3"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82" w:name="h.7q7g54gaz88" w:colFirst="0" w:colLast="0"/>
      <w:bookmarkStart w:id="83" w:name="_Toc385287739"/>
      <w:bookmarkStart w:id="84" w:name="_Toc385409443"/>
      <w:bookmarkEnd w:id="82"/>
      <w:r>
        <w:rPr>
          <w:highlight w:val="white"/>
        </w:rPr>
        <w:t>4</w:t>
      </w:r>
      <w:r w:rsidR="00F93BA7" w:rsidRPr="00F93BA7">
        <w:rPr>
          <w:highlight w:val="white"/>
        </w:rPr>
        <w:t xml:space="preserve">.4. Esőcseppek detektálásának folyamata </w:t>
      </w:r>
      <w:proofErr w:type="spellStart"/>
      <w:r w:rsidR="00F93BA7" w:rsidRPr="00F93BA7">
        <w:rPr>
          <w:highlight w:val="white"/>
        </w:rPr>
        <w:t>üvegbúrán</w:t>
      </w:r>
      <w:bookmarkEnd w:id="83"/>
      <w:bookmarkEnd w:id="84"/>
      <w:proofErr w:type="spellEnd"/>
    </w:p>
    <w:p w:rsidR="00F93BA7" w:rsidRPr="00F93BA7" w:rsidRDefault="003B7556" w:rsidP="00C65D87">
      <w:pPr>
        <w:pStyle w:val="Cmsor3"/>
      </w:pPr>
      <w:bookmarkStart w:id="85" w:name="h.ncbfv9mtshmb" w:colFirst="0" w:colLast="0"/>
      <w:bookmarkStart w:id="86" w:name="_Toc385287740"/>
      <w:bookmarkStart w:id="87" w:name="_Toc385409444"/>
      <w:bookmarkEnd w:id="85"/>
      <w:r>
        <w:rPr>
          <w:highlight w:val="white"/>
        </w:rPr>
        <w:t>4</w:t>
      </w:r>
      <w:r w:rsidR="00F93BA7" w:rsidRPr="00F93BA7">
        <w:rPr>
          <w:highlight w:val="white"/>
        </w:rPr>
        <w:t>.4.1. Előfeldolgozás a jól elkülöníthető cseppek detektálásához</w:t>
      </w:r>
      <w:bookmarkEnd w:id="86"/>
      <w:bookmarkEnd w:id="87"/>
    </w:p>
    <w:p w:rsidR="00EA79D1" w:rsidRDefault="00F93BA7" w:rsidP="006B39E2">
      <w:pPr>
        <w:rPr>
          <w:highlight w:val="white"/>
        </w:rPr>
      </w:pPr>
      <w:r w:rsidRPr="00F93BA7">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előfeldolgozási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 xml:space="preserve">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F93BA7">
        <w:rPr>
          <w:highlight w:val="white"/>
        </w:rPr>
        <w:t>Erre alkalmas algoritmus az adaptív simítás, mely során a gradiensek mértékétől függ a simító eljárás során alkalmazott ablak mérete</w:t>
      </w:r>
      <w:r w:rsidR="00832B4D">
        <w:rPr>
          <w:highlight w:val="white"/>
        </w:rPr>
        <w:t>.</w:t>
      </w:r>
      <w:proofErr w:type="gramEnd"/>
      <w:r w:rsidR="00832B4D">
        <w:rPr>
          <w:highlight w:val="white"/>
        </w:rPr>
        <w:t xml:space="preserve"> </w:t>
      </w:r>
      <w:r w:rsidR="00F83563">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F83563">
        <w:rPr>
          <w:highlight w:val="white"/>
        </w:rPr>
        <w:fldChar w:fldCharType="separate"/>
      </w:r>
      <w:r w:rsidR="00BA0FBB" w:rsidRPr="00BA0FBB">
        <w:rPr>
          <w:noProof/>
          <w:highlight w:val="white"/>
        </w:rPr>
        <w:t>[17]</w:t>
      </w:r>
      <w:r w:rsidR="00F83563">
        <w:rPr>
          <w:highlight w:val="white"/>
        </w:rPr>
        <w:fldChar w:fldCharType="end"/>
      </w:r>
      <w:r w:rsidR="001F51F8" w:rsidRPr="001F51F8">
        <w:t xml:space="preserve"> </w:t>
      </w:r>
    </w:p>
    <w:p w:rsidR="001F51F8" w:rsidRDefault="001F51F8" w:rsidP="001F51F8">
      <w:pPr>
        <w:keepNext/>
        <w:ind w:firstLine="0"/>
        <w:jc w:val="center"/>
      </w:pPr>
      <w:r>
        <w:rPr>
          <w:noProof/>
          <w:highlight w:val="white"/>
        </w:rPr>
        <w:drawing>
          <wp:inline distT="0" distB="0" distL="0" distR="0" wp14:anchorId="52CA26C0" wp14:editId="303D7B74">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F83563"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xml:space="preserve">. ábra - Éldetektálással végzett esőcsepp detektálás </w:t>
      </w:r>
      <w:proofErr w:type="spellStart"/>
      <w:r w:rsidR="001F51F8">
        <w:t>előfeldolgozásának</w:t>
      </w:r>
      <w:proofErr w:type="spellEnd"/>
      <w:r w:rsidR="001F51F8">
        <w:t xml:space="preserve"> az eredménye.</w:t>
      </w:r>
    </w:p>
    <w:p w:rsidR="00F93BA7" w:rsidRPr="00F93BA7" w:rsidRDefault="00F93BA7" w:rsidP="00C65D87">
      <w:r w:rsidRPr="00F93BA7">
        <w:rPr>
          <w:highlight w:val="white"/>
        </w:rPr>
        <w:lastRenderedPageBreak/>
        <w:t xml:space="preserve">Nincs más hátra, mint a kiemelt éleket egy megfelelő módszerrel kiválogatni, majd erősségük szerint osztályozni őket. A </w:t>
      </w:r>
      <w:proofErr w:type="spellStart"/>
      <w:r w:rsidRPr="00F93BA7">
        <w:rPr>
          <w:highlight w:val="white"/>
        </w:rPr>
        <w:t>Canny-féle</w:t>
      </w:r>
      <w:proofErr w:type="spellEnd"/>
      <w:r w:rsidRPr="00F93BA7">
        <w:rPr>
          <w:highlight w:val="white"/>
        </w:rPr>
        <w:t xml:space="preserve"> éldetektálás megfelelőnek tűnik, paraméterektől függően képes az az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88" w:name="h.kf3w8d5fs6ty" w:colFirst="0" w:colLast="0"/>
      <w:bookmarkStart w:id="89" w:name="_Toc385287741"/>
      <w:bookmarkStart w:id="90" w:name="_Toc385409445"/>
      <w:bookmarkEnd w:id="88"/>
      <w:r>
        <w:rPr>
          <w:highlight w:val="white"/>
        </w:rPr>
        <w:t>4</w:t>
      </w:r>
      <w:r w:rsidR="00F93BA7" w:rsidRPr="00F93BA7">
        <w:rPr>
          <w:highlight w:val="white"/>
        </w:rPr>
        <w:t xml:space="preserve">.4.2. Előfeldolgozás </w:t>
      </w:r>
      <w:bookmarkEnd w:id="89"/>
      <w:r w:rsidR="004B1327">
        <w:t>morfológiai műveletek alkalmazásával</w:t>
      </w:r>
      <w:bookmarkEnd w:id="90"/>
    </w:p>
    <w:p w:rsidR="00F93BA7" w:rsidRPr="00F93BA7" w:rsidRDefault="00F93BA7" w:rsidP="00C65D87">
      <w:r w:rsidRPr="00F93BA7">
        <w:rPr>
          <w:highlight w:val="white"/>
        </w:rPr>
        <w:t xml:space="preserve">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előfeldolgozási algoritmus által előkészített képen nem kivehető az összes esőcsepp. Legjobb megoldás, ha egy hibrid algoritmust használunk, mely részben elvégzi a fent említett képen a </w:t>
      </w:r>
      <w:proofErr w:type="spellStart"/>
      <w:r w:rsidRPr="00F93BA7">
        <w:rPr>
          <w:highlight w:val="white"/>
        </w:rPr>
        <w:t>blob-detektálást</w:t>
      </w:r>
      <w:proofErr w:type="spellEnd"/>
      <w:r w:rsidRPr="00F93BA7">
        <w:rPr>
          <w:highlight w:val="white"/>
        </w:rPr>
        <w:t>, ám felkészítjük a rendszerünk egy új algoritmus lefuttatására, amely az elmosódott, nehezen kivehető vízcseppekre van kihegyezve.</w:t>
      </w:r>
    </w:p>
    <w:p w:rsidR="00F93BA7" w:rsidRPr="00F93BA7" w:rsidRDefault="00F93BA7" w:rsidP="00C65D87">
      <w:r w:rsidRPr="00F93BA7">
        <w:t xml:space="preserve">A képen, a fentebb leírtak szerint valamilyen tömörítést kellene legelőször végrehajtani, majd szürkeárnyalatosítani, végül zajmentesítés szükséges. </w:t>
      </w:r>
      <w:proofErr w:type="gramStart"/>
      <w:r w:rsidRPr="00F93BA7">
        <w:t>Tapasztalataink szerint az adaptív simítás</w:t>
      </w:r>
      <w:proofErr w:type="gramEnd"/>
      <w:r w:rsidR="001E66D9">
        <w:t xml:space="preserve"> </w:t>
      </w:r>
      <w:r w:rsidR="00F83563">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F83563">
        <w:fldChar w:fldCharType="separate"/>
      </w:r>
      <w:r w:rsidR="00BA0FBB" w:rsidRPr="00BA0FBB">
        <w:rPr>
          <w:noProof/>
        </w:rPr>
        <w:t>[17]</w:t>
      </w:r>
      <w:r w:rsidR="00F83563">
        <w:fldChar w:fldCharType="end"/>
      </w:r>
      <w:r w:rsidRPr="00F93BA7">
        <w:t xml:space="preserve"> itt is jó hatásfokot eredményez, így érdemes ezt is lefuttatni a képeken.</w:t>
      </w:r>
    </w:p>
    <w:p w:rsidR="00480705" w:rsidRDefault="00F93BA7" w:rsidP="001F51F8">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w:t>
      </w:r>
      <w:proofErr w:type="gramStart"/>
      <w:r w:rsidRPr="00F93BA7">
        <w:t>Ismételjük meg ezt a folyamatot ám ezúttal az invertált szűrt képen</w:t>
      </w:r>
      <w:r w:rsidR="000212B5">
        <w:t xml:space="preserve"> (lásd </w:t>
      </w:r>
      <w:r w:rsidR="005F25E6">
        <w:t>21</w:t>
      </w:r>
      <w:r w:rsidR="000212B5">
        <w:t>. ábra)</w:t>
      </w:r>
      <w:r w:rsidRPr="00F93BA7">
        <w:t>.</w:t>
      </w:r>
      <w:proofErr w:type="gramEnd"/>
      <w:r w:rsidRPr="00F93BA7">
        <w:t xml:space="preserve"> </w:t>
      </w:r>
      <w:r w:rsidR="00F83563">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F83563">
        <w:fldChar w:fldCharType="separate"/>
      </w:r>
      <w:r w:rsidR="00BA0FBB" w:rsidRPr="00BA0FBB">
        <w:rPr>
          <w:noProof/>
        </w:rPr>
        <w:t>[18]</w:t>
      </w:r>
      <w:r w:rsidR="00F83563">
        <w:fldChar w:fldCharType="end"/>
      </w:r>
    </w:p>
    <w:p w:rsidR="00F93BA7" w:rsidRPr="00F93BA7" w:rsidRDefault="003B7556" w:rsidP="00C65D87">
      <w:pPr>
        <w:pStyle w:val="Cmsor3"/>
      </w:pPr>
      <w:bookmarkStart w:id="91" w:name="h.ga36gfdvy0qj" w:colFirst="0" w:colLast="0"/>
      <w:bookmarkStart w:id="92" w:name="_Toc385287742"/>
      <w:bookmarkStart w:id="93" w:name="_Toc385409446"/>
      <w:bookmarkEnd w:id="91"/>
      <w:r>
        <w:rPr>
          <w:highlight w:val="white"/>
        </w:rPr>
        <w:t>4</w:t>
      </w:r>
      <w:r w:rsidR="00F93BA7" w:rsidRPr="00F93BA7">
        <w:rPr>
          <w:highlight w:val="white"/>
        </w:rPr>
        <w:t>.4.3. Esőcseppek felismerése hibrid szegmentáló algoritmussal</w:t>
      </w:r>
      <w:bookmarkEnd w:id="92"/>
      <w:bookmarkEnd w:id="93"/>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rPr>
        <w:drawing>
          <wp:inline distT="0" distB="0" distL="0" distR="0" wp14:anchorId="41B5D39A" wp14:editId="77839934">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F83563"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xml:space="preserve">. ábra - Morfológiai műveletekkel végzett esőcsepp detektálás </w:t>
      </w:r>
      <w:proofErr w:type="spellStart"/>
      <w:r w:rsidR="001F51F8">
        <w:t>előfeldolgozásának</w:t>
      </w:r>
      <w:proofErr w:type="spellEnd"/>
      <w:r w:rsidR="001F51F8">
        <w:t xml:space="preserve">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w:t>
      </w:r>
      <w:proofErr w:type="spellStart"/>
      <w:r w:rsidR="007C4B85">
        <w:rPr>
          <w:highlight w:val="white"/>
        </w:rPr>
        <w:t>blob-detektálást</w:t>
      </w:r>
      <w:proofErr w:type="spellEnd"/>
      <w:r w:rsidR="007C4B85">
        <w:rPr>
          <w:highlight w:val="white"/>
        </w:rPr>
        <w:t xml:space="preserve">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 xml:space="preserve">A megtalált elemek unióját véve, majd a fentebb leírt méretbeli szabályok alkalmazásával szűrt objektumok lesznek az új hibrid algoritmusunk detektálásának eredménye. Így elértük azt, hogy ha egy csepp az </w:t>
      </w:r>
      <w:proofErr w:type="spellStart"/>
      <w:r w:rsidR="007C4B85">
        <w:t>éldetektálós</w:t>
      </w:r>
      <w:proofErr w:type="spellEnd"/>
      <w:r w:rsidR="007C4B85">
        <w:t xml:space="preserve">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94" w:name="h.nfx6xlazlqp" w:colFirst="0" w:colLast="0"/>
      <w:bookmarkStart w:id="95" w:name="_Toc385287743"/>
      <w:bookmarkStart w:id="96" w:name="_Toc385409447"/>
      <w:bookmarkEnd w:id="94"/>
      <w:r>
        <w:rPr>
          <w:highlight w:val="white"/>
        </w:rPr>
        <w:t>4</w:t>
      </w:r>
      <w:r w:rsidR="00F93BA7" w:rsidRPr="00F93BA7">
        <w:rPr>
          <w:highlight w:val="white"/>
        </w:rPr>
        <w:t>.5. Kezdeti és befejeződési időpont becslése</w:t>
      </w:r>
      <w:bookmarkEnd w:id="95"/>
      <w:bookmarkEnd w:id="96"/>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rPr>
        <w:drawing>
          <wp:inline distT="0" distB="0" distL="0" distR="0" wp14:anchorId="0E994D11" wp14:editId="2A2E2B51">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stretch>
                      <a:fillRect/>
                    </a:stretch>
                  </pic:blipFill>
                  <pic:spPr>
                    <a:xfrm>
                      <a:off x="0" y="0"/>
                      <a:ext cx="1013548" cy="487722"/>
                    </a:xfrm>
                    <a:prstGeom prst="rect">
                      <a:avLst/>
                    </a:prstGeom>
                  </pic:spPr>
                </pic:pic>
              </a:graphicData>
            </a:graphic>
          </wp:inline>
        </w:drawing>
      </w:r>
    </w:p>
    <w:p w:rsidR="005F25E6" w:rsidRDefault="00F83563"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 xml:space="preserve">A szegmentálás </w:t>
      </w:r>
      <w:proofErr w:type="gramStart"/>
      <w:r w:rsidR="005F25E6">
        <w:rPr>
          <w:rFonts w:eastAsiaTheme="minorHAnsi"/>
          <w:lang w:eastAsia="en-US"/>
        </w:rPr>
        <w:t>során</w:t>
      </w:r>
      <w:proofErr w:type="gramEnd"/>
      <w:r w:rsidR="005F25E6">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97" w:name="_Toc385409448"/>
      <w:r>
        <w:t>4.6. Elért eredmények</w:t>
      </w:r>
      <w:bookmarkEnd w:id="97"/>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 xml:space="preserve">és a </w:t>
      </w:r>
      <w:proofErr w:type="spellStart"/>
      <w:r w:rsidR="00C303A3">
        <w:t>kab-hegyi</w:t>
      </w:r>
      <w:proofErr w:type="spellEnd"/>
      <w:r w:rsidR="00C303A3">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rPr>
        <w:drawing>
          <wp:inline distT="0" distB="0" distL="0" distR="0" wp14:anchorId="4840875C" wp14:editId="6E95B274">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C303A3" w:rsidP="006B6C31">
      <w:pPr>
        <w:pStyle w:val="Kpalrs"/>
        <w:rPr>
          <w:color w:val="000000"/>
          <w:szCs w:val="22"/>
        </w:rPr>
      </w:pPr>
      <w:fldSimple w:instr=" SEQ ábra \* ARABIC ">
        <w:r w:rsidR="00F645D6">
          <w:rPr>
            <w:noProof/>
          </w:rPr>
          <w:t>23</w:t>
        </w:r>
      </w:fldSimple>
      <w:r>
        <w:t xml:space="preserve">. ábra – Algoritmusunk tesztelése különböző helyszíneken. </w:t>
      </w:r>
      <w:r w:rsidR="006B6C31">
        <w:t>Sorrendben balról jobbra, fentről lefelé: Kékestető, Siófok, Kab-hegy, ismeretlen helyszínen fölfelé néző kamera.</w:t>
      </w:r>
      <w:bookmarkStart w:id="98" w:name="h.un879yelueqm" w:colFirst="0" w:colLast="0"/>
      <w:bookmarkEnd w:id="98"/>
      <w:r w:rsidR="00F93BA7">
        <w:rPr>
          <w:color w:val="000000"/>
          <w:szCs w:val="22"/>
        </w:rPr>
        <w:br w:type="page"/>
      </w:r>
    </w:p>
    <w:p w:rsidR="00F2142D" w:rsidRDefault="003B7556" w:rsidP="00DB05F9">
      <w:pPr>
        <w:pStyle w:val="Cmsor1"/>
        <w:rPr>
          <w:color w:val="000000" w:themeColor="text1"/>
        </w:rPr>
      </w:pPr>
      <w:bookmarkStart w:id="99" w:name="_Toc385287745"/>
      <w:bookmarkStart w:id="100" w:name="_Toc385409449"/>
      <w:r>
        <w:rPr>
          <w:color w:val="000000" w:themeColor="text1"/>
        </w:rPr>
        <w:lastRenderedPageBreak/>
        <w:t>5</w:t>
      </w:r>
      <w:r w:rsidR="00F2142D" w:rsidRPr="00E05D93">
        <w:rPr>
          <w:color w:val="000000" w:themeColor="text1"/>
        </w:rPr>
        <w:t xml:space="preserve">. </w:t>
      </w:r>
      <w:bookmarkEnd w:id="65"/>
      <w:r w:rsidR="00E57EF8">
        <w:rPr>
          <w:color w:val="000000" w:themeColor="text1"/>
        </w:rPr>
        <w:t>Összegzés</w:t>
      </w:r>
      <w:bookmarkEnd w:id="99"/>
      <w:bookmarkEnd w:id="100"/>
    </w:p>
    <w:p w:rsidR="003B342E" w:rsidRPr="00C65D87" w:rsidRDefault="003B7556" w:rsidP="00C65D87">
      <w:pPr>
        <w:pStyle w:val="Cmsor2"/>
        <w:rPr>
          <w:rStyle w:val="Kiemels2"/>
          <w:b/>
          <w:bCs w:val="0"/>
        </w:rPr>
      </w:pPr>
      <w:bookmarkStart w:id="101" w:name="_Toc385287746"/>
      <w:bookmarkStart w:id="102" w:name="_Toc385409450"/>
      <w:r>
        <w:rPr>
          <w:rStyle w:val="Kiemels2"/>
          <w:b/>
          <w:bCs w:val="0"/>
        </w:rPr>
        <w:t>5</w:t>
      </w:r>
      <w:r w:rsidR="00C92126" w:rsidRPr="00C65D87">
        <w:rPr>
          <w:rStyle w:val="Kiemels2"/>
          <w:b/>
          <w:bCs w:val="0"/>
        </w:rPr>
        <w:t>.1. Elért eredmények</w:t>
      </w:r>
      <w:bookmarkEnd w:id="101"/>
      <w:bookmarkEnd w:id="102"/>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103" w:name="_Toc385287747"/>
      <w:bookmarkStart w:id="104" w:name="_Toc385409451"/>
      <w:r>
        <w:rPr>
          <w:rStyle w:val="Kiemels2"/>
          <w:b/>
          <w:bCs w:val="0"/>
        </w:rPr>
        <w:t>5</w:t>
      </w:r>
      <w:r w:rsidR="00C92126" w:rsidRPr="00C65D87">
        <w:rPr>
          <w:rStyle w:val="Kiemels2"/>
          <w:b/>
          <w:bCs w:val="0"/>
        </w:rPr>
        <w:t>.2. Továbbfejlesztési lehetőségek</w:t>
      </w:r>
      <w:bookmarkEnd w:id="103"/>
      <w:bookmarkEnd w:id="104"/>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105" w:name="_Toc385409452"/>
      <w:r>
        <w:lastRenderedPageBreak/>
        <w:t>Irodalomjegyzék</w:t>
      </w:r>
      <w:bookmarkEnd w:id="105"/>
    </w:p>
    <w:p w:rsidR="00BA0FBB" w:rsidRPr="00BA0FBB" w:rsidRDefault="00F83563">
      <w:pPr>
        <w:pStyle w:val="NormlWeb"/>
        <w:ind w:left="640" w:hanging="640"/>
        <w:divId w:val="1087536698"/>
        <w:rPr>
          <w:noProof/>
        </w:rPr>
      </w:pPr>
      <w:r>
        <w:fldChar w:fldCharType="begin" w:fldLock="1"/>
      </w:r>
      <w:r w:rsidR="003B7ECE">
        <w:instrText xml:space="preserve">ADDIN Mendeley Bibliography CSL_BIBLIOGRAPHY </w:instrText>
      </w:r>
      <w:r>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F83563" w:rsidP="00624066">
      <w:r>
        <w:fldChar w:fldCharType="end"/>
      </w:r>
      <w:bookmarkStart w:id="106" w:name="_GoBack"/>
      <w:bookmarkEnd w:id="106"/>
    </w:p>
    <w:sectPr w:rsidR="00624066" w:rsidRPr="00E05D93" w:rsidSect="001D5611">
      <w:headerReference w:type="default" r:id="rId73"/>
      <w:footerReference w:type="default" r:id="rId74"/>
      <w:footerReference w:type="first" r:id="rId75"/>
      <w:pgSz w:w="11906" w:h="16838" w:code="9"/>
      <w:pgMar w:top="1560"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0EE0" w:rsidRDefault="00640EE0" w:rsidP="00357439">
      <w:r>
        <w:separator/>
      </w:r>
    </w:p>
  </w:endnote>
  <w:endnote w:type="continuationSeparator" w:id="0">
    <w:p w:rsidR="00640EE0" w:rsidRDefault="00640EE0"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1DF3" w:rsidRDefault="003C1DF3" w:rsidP="0094134C">
    <w:pPr>
      <w:pStyle w:val="llb"/>
      <w:pBdr>
        <w:top w:val="single" w:sz="4" w:space="1" w:color="auto"/>
      </w:pBdr>
      <w:jc w:val="center"/>
    </w:pPr>
    <w:r>
      <w:fldChar w:fldCharType="begin"/>
    </w:r>
    <w:r>
      <w:instrText>PAGE   \* MERGEFORMAT</w:instrText>
    </w:r>
    <w:r>
      <w:fldChar w:fldCharType="separate"/>
    </w:r>
    <w:r w:rsidR="003B59CB">
      <w:rPr>
        <w:noProof/>
      </w:rPr>
      <w:t>35</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1DF3" w:rsidRDefault="003C1DF3" w:rsidP="001251E3">
    <w:pPr>
      <w:ind w:firstLine="0"/>
      <w:jc w:val="center"/>
      <w:rPr>
        <w:b/>
        <w:sz w:val="32"/>
      </w:rPr>
    </w:pPr>
    <w:r>
      <w:rPr>
        <w:b/>
        <w:sz w:val="32"/>
      </w:rPr>
      <w:t>Budapest, 2014.</w:t>
    </w:r>
  </w:p>
  <w:p w:rsidR="003C1DF3" w:rsidRDefault="003C1DF3">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0EE0" w:rsidRDefault="00640EE0" w:rsidP="00357439">
      <w:r>
        <w:separator/>
      </w:r>
    </w:p>
  </w:footnote>
  <w:footnote w:type="continuationSeparator" w:id="0">
    <w:p w:rsidR="00640EE0" w:rsidRDefault="00640EE0"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1DF3" w:rsidRPr="00E05D93" w:rsidRDefault="003C1DF3"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3C1DF3" w:rsidRPr="00E05D93" w:rsidRDefault="003C1DF3"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2">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3">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4">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2142D"/>
    <w:rsid w:val="000212B5"/>
    <w:rsid w:val="00030349"/>
    <w:rsid w:val="00037804"/>
    <w:rsid w:val="00037F97"/>
    <w:rsid w:val="00040315"/>
    <w:rsid w:val="00045173"/>
    <w:rsid w:val="00055D67"/>
    <w:rsid w:val="0006213F"/>
    <w:rsid w:val="00062C7B"/>
    <w:rsid w:val="00065012"/>
    <w:rsid w:val="00065C3D"/>
    <w:rsid w:val="00065F6F"/>
    <w:rsid w:val="0007154E"/>
    <w:rsid w:val="0008420E"/>
    <w:rsid w:val="0008634C"/>
    <w:rsid w:val="000873BB"/>
    <w:rsid w:val="00092379"/>
    <w:rsid w:val="00093A10"/>
    <w:rsid w:val="000A4B78"/>
    <w:rsid w:val="000A5B86"/>
    <w:rsid w:val="000B2116"/>
    <w:rsid w:val="000B467E"/>
    <w:rsid w:val="000C22DB"/>
    <w:rsid w:val="000C41CB"/>
    <w:rsid w:val="000C774B"/>
    <w:rsid w:val="000D3646"/>
    <w:rsid w:val="000E1EC5"/>
    <w:rsid w:val="000E2F81"/>
    <w:rsid w:val="000E4F2C"/>
    <w:rsid w:val="000F0DA8"/>
    <w:rsid w:val="000F7444"/>
    <w:rsid w:val="001013E0"/>
    <w:rsid w:val="00105BB3"/>
    <w:rsid w:val="00105C8B"/>
    <w:rsid w:val="00105FED"/>
    <w:rsid w:val="001251E3"/>
    <w:rsid w:val="001266B5"/>
    <w:rsid w:val="0012676E"/>
    <w:rsid w:val="00130134"/>
    <w:rsid w:val="00153AAA"/>
    <w:rsid w:val="00153D4E"/>
    <w:rsid w:val="001550CC"/>
    <w:rsid w:val="00157693"/>
    <w:rsid w:val="001751F9"/>
    <w:rsid w:val="001772C6"/>
    <w:rsid w:val="00180381"/>
    <w:rsid w:val="001830AC"/>
    <w:rsid w:val="00193B13"/>
    <w:rsid w:val="00195D50"/>
    <w:rsid w:val="00196B04"/>
    <w:rsid w:val="00196CEA"/>
    <w:rsid w:val="001A5CCE"/>
    <w:rsid w:val="001B0113"/>
    <w:rsid w:val="001B222B"/>
    <w:rsid w:val="001B2AB3"/>
    <w:rsid w:val="001B648D"/>
    <w:rsid w:val="001D091F"/>
    <w:rsid w:val="001D5611"/>
    <w:rsid w:val="001E66D9"/>
    <w:rsid w:val="001E6EEA"/>
    <w:rsid w:val="001F51F8"/>
    <w:rsid w:val="001F538A"/>
    <w:rsid w:val="001F53EE"/>
    <w:rsid w:val="00217027"/>
    <w:rsid w:val="0024118B"/>
    <w:rsid w:val="00244082"/>
    <w:rsid w:val="002442D6"/>
    <w:rsid w:val="00265CC1"/>
    <w:rsid w:val="00266DF6"/>
    <w:rsid w:val="0027351B"/>
    <w:rsid w:val="00273609"/>
    <w:rsid w:val="002752FB"/>
    <w:rsid w:val="002819FE"/>
    <w:rsid w:val="00284644"/>
    <w:rsid w:val="00292F27"/>
    <w:rsid w:val="00296D8F"/>
    <w:rsid w:val="002A38D5"/>
    <w:rsid w:val="002B5AB7"/>
    <w:rsid w:val="002B6AB3"/>
    <w:rsid w:val="002C34D2"/>
    <w:rsid w:val="002E252C"/>
    <w:rsid w:val="0031574D"/>
    <w:rsid w:val="00322155"/>
    <w:rsid w:val="003230E0"/>
    <w:rsid w:val="003258AA"/>
    <w:rsid w:val="00327D19"/>
    <w:rsid w:val="00330B66"/>
    <w:rsid w:val="003313D9"/>
    <w:rsid w:val="00331D51"/>
    <w:rsid w:val="00337E77"/>
    <w:rsid w:val="0035162A"/>
    <w:rsid w:val="00351AE7"/>
    <w:rsid w:val="003531BC"/>
    <w:rsid w:val="003534ED"/>
    <w:rsid w:val="003562EE"/>
    <w:rsid w:val="00357439"/>
    <w:rsid w:val="00357DA1"/>
    <w:rsid w:val="00370835"/>
    <w:rsid w:val="003801DF"/>
    <w:rsid w:val="003844BA"/>
    <w:rsid w:val="003866F1"/>
    <w:rsid w:val="0039236A"/>
    <w:rsid w:val="00392F90"/>
    <w:rsid w:val="00393C21"/>
    <w:rsid w:val="003A345C"/>
    <w:rsid w:val="003B2587"/>
    <w:rsid w:val="003B342E"/>
    <w:rsid w:val="003B59CB"/>
    <w:rsid w:val="003B7556"/>
    <w:rsid w:val="003B7ECE"/>
    <w:rsid w:val="003C1DF3"/>
    <w:rsid w:val="003C55BD"/>
    <w:rsid w:val="003D0F7C"/>
    <w:rsid w:val="003E0DAD"/>
    <w:rsid w:val="003E244F"/>
    <w:rsid w:val="003E324D"/>
    <w:rsid w:val="003E3C4B"/>
    <w:rsid w:val="003E552C"/>
    <w:rsid w:val="003F0E9B"/>
    <w:rsid w:val="0040278B"/>
    <w:rsid w:val="00416EA2"/>
    <w:rsid w:val="00435783"/>
    <w:rsid w:val="00447D85"/>
    <w:rsid w:val="00455F44"/>
    <w:rsid w:val="00462657"/>
    <w:rsid w:val="00462F78"/>
    <w:rsid w:val="00466050"/>
    <w:rsid w:val="00474A97"/>
    <w:rsid w:val="00474C9B"/>
    <w:rsid w:val="00480705"/>
    <w:rsid w:val="0048716A"/>
    <w:rsid w:val="004876D4"/>
    <w:rsid w:val="0049423C"/>
    <w:rsid w:val="004947CB"/>
    <w:rsid w:val="004A524A"/>
    <w:rsid w:val="004A5D2D"/>
    <w:rsid w:val="004A779C"/>
    <w:rsid w:val="004B1327"/>
    <w:rsid w:val="004B16B5"/>
    <w:rsid w:val="004B3C9B"/>
    <w:rsid w:val="004B7C64"/>
    <w:rsid w:val="004C1527"/>
    <w:rsid w:val="004C548A"/>
    <w:rsid w:val="004D5293"/>
    <w:rsid w:val="004E31E9"/>
    <w:rsid w:val="004E4AA6"/>
    <w:rsid w:val="004F0315"/>
    <w:rsid w:val="004F20F4"/>
    <w:rsid w:val="005009F5"/>
    <w:rsid w:val="00503141"/>
    <w:rsid w:val="00514072"/>
    <w:rsid w:val="00514A76"/>
    <w:rsid w:val="005200A2"/>
    <w:rsid w:val="00530311"/>
    <w:rsid w:val="005511DB"/>
    <w:rsid w:val="00554C05"/>
    <w:rsid w:val="00574436"/>
    <w:rsid w:val="005A585F"/>
    <w:rsid w:val="005A6233"/>
    <w:rsid w:val="005B27D5"/>
    <w:rsid w:val="005C2DAD"/>
    <w:rsid w:val="005C5D7D"/>
    <w:rsid w:val="005C7147"/>
    <w:rsid w:val="005D1E60"/>
    <w:rsid w:val="005D510F"/>
    <w:rsid w:val="005E00E8"/>
    <w:rsid w:val="005E03A8"/>
    <w:rsid w:val="005E184A"/>
    <w:rsid w:val="005E1E5C"/>
    <w:rsid w:val="005E2835"/>
    <w:rsid w:val="005E7A55"/>
    <w:rsid w:val="005F0283"/>
    <w:rsid w:val="005F045A"/>
    <w:rsid w:val="005F25E6"/>
    <w:rsid w:val="005F5A8B"/>
    <w:rsid w:val="005F672C"/>
    <w:rsid w:val="0060219D"/>
    <w:rsid w:val="006073A8"/>
    <w:rsid w:val="00611C22"/>
    <w:rsid w:val="00614C53"/>
    <w:rsid w:val="00624066"/>
    <w:rsid w:val="00625050"/>
    <w:rsid w:val="006321D7"/>
    <w:rsid w:val="00635EC2"/>
    <w:rsid w:val="0064093B"/>
    <w:rsid w:val="00640EE0"/>
    <w:rsid w:val="0064568D"/>
    <w:rsid w:val="006552A1"/>
    <w:rsid w:val="00662B86"/>
    <w:rsid w:val="00676375"/>
    <w:rsid w:val="00686A34"/>
    <w:rsid w:val="00686B6E"/>
    <w:rsid w:val="00690969"/>
    <w:rsid w:val="00696A73"/>
    <w:rsid w:val="0069758B"/>
    <w:rsid w:val="006A28E3"/>
    <w:rsid w:val="006A4AD1"/>
    <w:rsid w:val="006A5A61"/>
    <w:rsid w:val="006A6AD9"/>
    <w:rsid w:val="006B39E2"/>
    <w:rsid w:val="006B6C31"/>
    <w:rsid w:val="006B77D1"/>
    <w:rsid w:val="006C2629"/>
    <w:rsid w:val="006C5CD2"/>
    <w:rsid w:val="006C6337"/>
    <w:rsid w:val="006C635E"/>
    <w:rsid w:val="006D22D6"/>
    <w:rsid w:val="006E037D"/>
    <w:rsid w:val="006E116B"/>
    <w:rsid w:val="006E4C0D"/>
    <w:rsid w:val="006E5E10"/>
    <w:rsid w:val="006F2538"/>
    <w:rsid w:val="006F6FF8"/>
    <w:rsid w:val="006F7866"/>
    <w:rsid w:val="007103FA"/>
    <w:rsid w:val="007115F8"/>
    <w:rsid w:val="00712842"/>
    <w:rsid w:val="0073438E"/>
    <w:rsid w:val="00750117"/>
    <w:rsid w:val="00783CA5"/>
    <w:rsid w:val="0079248A"/>
    <w:rsid w:val="007A2831"/>
    <w:rsid w:val="007A4219"/>
    <w:rsid w:val="007A51C3"/>
    <w:rsid w:val="007B0C57"/>
    <w:rsid w:val="007B7C25"/>
    <w:rsid w:val="007C09F3"/>
    <w:rsid w:val="007C3785"/>
    <w:rsid w:val="007C4B85"/>
    <w:rsid w:val="007D0040"/>
    <w:rsid w:val="007D52C9"/>
    <w:rsid w:val="007D6E2E"/>
    <w:rsid w:val="007E0684"/>
    <w:rsid w:val="007E0CAB"/>
    <w:rsid w:val="007E14DE"/>
    <w:rsid w:val="007E4851"/>
    <w:rsid w:val="007F106F"/>
    <w:rsid w:val="007F4ED8"/>
    <w:rsid w:val="007F5DE0"/>
    <w:rsid w:val="007F7B72"/>
    <w:rsid w:val="008016FB"/>
    <w:rsid w:val="008043B6"/>
    <w:rsid w:val="00805E3D"/>
    <w:rsid w:val="00806B09"/>
    <w:rsid w:val="008210CE"/>
    <w:rsid w:val="00821FB2"/>
    <w:rsid w:val="00830917"/>
    <w:rsid w:val="00831614"/>
    <w:rsid w:val="00832B4D"/>
    <w:rsid w:val="00832D34"/>
    <w:rsid w:val="00837C7A"/>
    <w:rsid w:val="0085210E"/>
    <w:rsid w:val="0085454C"/>
    <w:rsid w:val="0086552E"/>
    <w:rsid w:val="00883169"/>
    <w:rsid w:val="00887B42"/>
    <w:rsid w:val="00890407"/>
    <w:rsid w:val="00891DD3"/>
    <w:rsid w:val="008A0F68"/>
    <w:rsid w:val="008A7E97"/>
    <w:rsid w:val="008B1E0D"/>
    <w:rsid w:val="008B313D"/>
    <w:rsid w:val="008C0AD5"/>
    <w:rsid w:val="008D6290"/>
    <w:rsid w:val="008E534B"/>
    <w:rsid w:val="008E56E3"/>
    <w:rsid w:val="008F2439"/>
    <w:rsid w:val="008F381F"/>
    <w:rsid w:val="008F42E9"/>
    <w:rsid w:val="00900AB6"/>
    <w:rsid w:val="009076CB"/>
    <w:rsid w:val="00915D23"/>
    <w:rsid w:val="00916239"/>
    <w:rsid w:val="0094134C"/>
    <w:rsid w:val="00945916"/>
    <w:rsid w:val="0095496B"/>
    <w:rsid w:val="0096380D"/>
    <w:rsid w:val="00964312"/>
    <w:rsid w:val="00965DB9"/>
    <w:rsid w:val="00983D92"/>
    <w:rsid w:val="0098438F"/>
    <w:rsid w:val="009A58B4"/>
    <w:rsid w:val="009B099A"/>
    <w:rsid w:val="009B393E"/>
    <w:rsid w:val="009B4E7E"/>
    <w:rsid w:val="009B5F29"/>
    <w:rsid w:val="009D5C91"/>
    <w:rsid w:val="009F2A15"/>
    <w:rsid w:val="00A04D8E"/>
    <w:rsid w:val="00A12CE5"/>
    <w:rsid w:val="00A14A7A"/>
    <w:rsid w:val="00A1520A"/>
    <w:rsid w:val="00A17015"/>
    <w:rsid w:val="00A24866"/>
    <w:rsid w:val="00A33842"/>
    <w:rsid w:val="00A42D2C"/>
    <w:rsid w:val="00A42FCB"/>
    <w:rsid w:val="00A4655F"/>
    <w:rsid w:val="00A51623"/>
    <w:rsid w:val="00A6404D"/>
    <w:rsid w:val="00A72331"/>
    <w:rsid w:val="00A77A37"/>
    <w:rsid w:val="00A830EC"/>
    <w:rsid w:val="00A91B53"/>
    <w:rsid w:val="00A92959"/>
    <w:rsid w:val="00A953E0"/>
    <w:rsid w:val="00A97362"/>
    <w:rsid w:val="00AA2EEE"/>
    <w:rsid w:val="00AA5240"/>
    <w:rsid w:val="00AA5BBA"/>
    <w:rsid w:val="00AA6EA2"/>
    <w:rsid w:val="00AB2DF4"/>
    <w:rsid w:val="00AB3D08"/>
    <w:rsid w:val="00AC47BB"/>
    <w:rsid w:val="00AD315B"/>
    <w:rsid w:val="00AE05CD"/>
    <w:rsid w:val="00AE7A7B"/>
    <w:rsid w:val="00AF2303"/>
    <w:rsid w:val="00AF24CC"/>
    <w:rsid w:val="00AF35C2"/>
    <w:rsid w:val="00AF3D00"/>
    <w:rsid w:val="00AF4298"/>
    <w:rsid w:val="00AF43F8"/>
    <w:rsid w:val="00AF5581"/>
    <w:rsid w:val="00B0205D"/>
    <w:rsid w:val="00B14E0F"/>
    <w:rsid w:val="00B15BC2"/>
    <w:rsid w:val="00B22903"/>
    <w:rsid w:val="00B352F2"/>
    <w:rsid w:val="00B428DE"/>
    <w:rsid w:val="00B546DA"/>
    <w:rsid w:val="00B57449"/>
    <w:rsid w:val="00B62B99"/>
    <w:rsid w:val="00B64BBE"/>
    <w:rsid w:val="00B7268F"/>
    <w:rsid w:val="00B75BA3"/>
    <w:rsid w:val="00B94E89"/>
    <w:rsid w:val="00B9656C"/>
    <w:rsid w:val="00BA0FBB"/>
    <w:rsid w:val="00BB4895"/>
    <w:rsid w:val="00BC407E"/>
    <w:rsid w:val="00BC474A"/>
    <w:rsid w:val="00BC6A5A"/>
    <w:rsid w:val="00BD2BDB"/>
    <w:rsid w:val="00BE3EEA"/>
    <w:rsid w:val="00BE49D0"/>
    <w:rsid w:val="00BF1AE8"/>
    <w:rsid w:val="00BF2D9D"/>
    <w:rsid w:val="00BF613E"/>
    <w:rsid w:val="00C01F39"/>
    <w:rsid w:val="00C054B7"/>
    <w:rsid w:val="00C05D72"/>
    <w:rsid w:val="00C1425F"/>
    <w:rsid w:val="00C2087E"/>
    <w:rsid w:val="00C22556"/>
    <w:rsid w:val="00C23138"/>
    <w:rsid w:val="00C303A3"/>
    <w:rsid w:val="00C31E89"/>
    <w:rsid w:val="00C52C6A"/>
    <w:rsid w:val="00C543E5"/>
    <w:rsid w:val="00C56B60"/>
    <w:rsid w:val="00C6261E"/>
    <w:rsid w:val="00C65D87"/>
    <w:rsid w:val="00C92126"/>
    <w:rsid w:val="00C94DE8"/>
    <w:rsid w:val="00CA0C23"/>
    <w:rsid w:val="00CC16FF"/>
    <w:rsid w:val="00CC6021"/>
    <w:rsid w:val="00CC7038"/>
    <w:rsid w:val="00CD19C7"/>
    <w:rsid w:val="00CE0753"/>
    <w:rsid w:val="00CE57B0"/>
    <w:rsid w:val="00CF1FA8"/>
    <w:rsid w:val="00CF75E7"/>
    <w:rsid w:val="00D0228C"/>
    <w:rsid w:val="00D02390"/>
    <w:rsid w:val="00D074F0"/>
    <w:rsid w:val="00D152C4"/>
    <w:rsid w:val="00D17760"/>
    <w:rsid w:val="00D2128C"/>
    <w:rsid w:val="00D31915"/>
    <w:rsid w:val="00D31C90"/>
    <w:rsid w:val="00D35D84"/>
    <w:rsid w:val="00D36323"/>
    <w:rsid w:val="00D37048"/>
    <w:rsid w:val="00D37A19"/>
    <w:rsid w:val="00D44320"/>
    <w:rsid w:val="00D528DE"/>
    <w:rsid w:val="00D6221A"/>
    <w:rsid w:val="00D665D3"/>
    <w:rsid w:val="00D701D2"/>
    <w:rsid w:val="00D739CC"/>
    <w:rsid w:val="00D85B9C"/>
    <w:rsid w:val="00D934B1"/>
    <w:rsid w:val="00D950F9"/>
    <w:rsid w:val="00DA24E5"/>
    <w:rsid w:val="00DB05F9"/>
    <w:rsid w:val="00DB2C7D"/>
    <w:rsid w:val="00DC3F6E"/>
    <w:rsid w:val="00DD4BFA"/>
    <w:rsid w:val="00DF1DCD"/>
    <w:rsid w:val="00DF6C97"/>
    <w:rsid w:val="00E00973"/>
    <w:rsid w:val="00E01A29"/>
    <w:rsid w:val="00E03939"/>
    <w:rsid w:val="00E05D93"/>
    <w:rsid w:val="00E12A21"/>
    <w:rsid w:val="00E16926"/>
    <w:rsid w:val="00E21F69"/>
    <w:rsid w:val="00E22561"/>
    <w:rsid w:val="00E32DEB"/>
    <w:rsid w:val="00E4483C"/>
    <w:rsid w:val="00E52A8B"/>
    <w:rsid w:val="00E56625"/>
    <w:rsid w:val="00E57EF8"/>
    <w:rsid w:val="00E64225"/>
    <w:rsid w:val="00E65E24"/>
    <w:rsid w:val="00E8138F"/>
    <w:rsid w:val="00E86B5D"/>
    <w:rsid w:val="00E90FC5"/>
    <w:rsid w:val="00E9475A"/>
    <w:rsid w:val="00E9503E"/>
    <w:rsid w:val="00EA1BAD"/>
    <w:rsid w:val="00EA435A"/>
    <w:rsid w:val="00EA79D1"/>
    <w:rsid w:val="00EB09C8"/>
    <w:rsid w:val="00EB3B3A"/>
    <w:rsid w:val="00EB4E80"/>
    <w:rsid w:val="00EC0108"/>
    <w:rsid w:val="00EC376B"/>
    <w:rsid w:val="00EC4481"/>
    <w:rsid w:val="00EC7750"/>
    <w:rsid w:val="00ED171B"/>
    <w:rsid w:val="00ED2999"/>
    <w:rsid w:val="00EE16AD"/>
    <w:rsid w:val="00EF0C05"/>
    <w:rsid w:val="00EF155A"/>
    <w:rsid w:val="00EF229D"/>
    <w:rsid w:val="00F00F5E"/>
    <w:rsid w:val="00F017F3"/>
    <w:rsid w:val="00F05F15"/>
    <w:rsid w:val="00F06A21"/>
    <w:rsid w:val="00F07F39"/>
    <w:rsid w:val="00F1454A"/>
    <w:rsid w:val="00F21244"/>
    <w:rsid w:val="00F2142D"/>
    <w:rsid w:val="00F21B71"/>
    <w:rsid w:val="00F437B3"/>
    <w:rsid w:val="00F44A3A"/>
    <w:rsid w:val="00F53EBC"/>
    <w:rsid w:val="00F645D6"/>
    <w:rsid w:val="00F67DED"/>
    <w:rsid w:val="00F67FAD"/>
    <w:rsid w:val="00F83563"/>
    <w:rsid w:val="00F90FD5"/>
    <w:rsid w:val="00F93889"/>
    <w:rsid w:val="00F93BA7"/>
    <w:rsid w:val="00F96731"/>
    <w:rsid w:val="00FA3DB8"/>
    <w:rsid w:val="00FA48F1"/>
    <w:rsid w:val="00FA6348"/>
    <w:rsid w:val="00FB117F"/>
    <w:rsid w:val="00FC11DB"/>
    <w:rsid w:val="00FC17F2"/>
    <w:rsid w:val="00FC5743"/>
    <w:rsid w:val="00FD1AE9"/>
    <w:rsid w:val="00FD276B"/>
    <w:rsid w:val="00FD57B6"/>
    <w:rsid w:val="00FD5E99"/>
    <w:rsid w:val="00FE2F0D"/>
    <w:rsid w:val="00FE5B1C"/>
    <w:rsid w:val="00FF041E"/>
    <w:rsid w:val="00FF1F91"/>
    <w:rsid w:val="00FF3708"/>
    <w:rsid w:val="00FF4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1B93314-834F-48C9-9E0D-5EAE38748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image" Target="media/image4.png"/><Relationship Id="rId42" Type="http://schemas.openxmlformats.org/officeDocument/2006/relationships/image" Target="media/image19.wmf"/><Relationship Id="rId47" Type="http://schemas.openxmlformats.org/officeDocument/2006/relationships/oleObject" Target="embeddings/oleObject7.bin"/><Relationship Id="rId63" Type="http://schemas.openxmlformats.org/officeDocument/2006/relationships/image" Target="media/image32.jpeg"/><Relationship Id="rId68" Type="http://schemas.openxmlformats.org/officeDocument/2006/relationships/image" Target="media/image37.png"/><Relationship Id="rId16" Type="http://schemas.openxmlformats.org/officeDocument/2006/relationships/hyperlink" Target="http://hu.wikipedia.org/wiki/Stratus" TargetMode="External"/><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oleObject" Target="embeddings/oleObject2.bin"/><Relationship Id="rId40" Type="http://schemas.openxmlformats.org/officeDocument/2006/relationships/image" Target="media/image18.wmf"/><Relationship Id="rId45" Type="http://schemas.openxmlformats.org/officeDocument/2006/relationships/oleObject" Target="embeddings/oleObject6.bin"/><Relationship Id="rId53" Type="http://schemas.openxmlformats.org/officeDocument/2006/relationships/oleObject" Target="embeddings/oleObject10.bin"/><Relationship Id="rId58" Type="http://schemas.openxmlformats.org/officeDocument/2006/relationships/image" Target="media/image27.png"/><Relationship Id="rId66" Type="http://schemas.openxmlformats.org/officeDocument/2006/relationships/image" Target="media/image35.png"/><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30.jpeg"/><Relationship Id="rId19" Type="http://schemas.openxmlformats.org/officeDocument/2006/relationships/hyperlink" Target="http://hu.wikipedia.org/wiki/Cumulonimbus" TargetMode="External"/><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jpeg"/><Relationship Id="rId35" Type="http://schemas.openxmlformats.org/officeDocument/2006/relationships/oleObject" Target="embeddings/oleObject1.bin"/><Relationship Id="rId43" Type="http://schemas.openxmlformats.org/officeDocument/2006/relationships/oleObject" Target="embeddings/oleObject5.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image" Target="media/image33.jpeg"/><Relationship Id="rId69" Type="http://schemas.openxmlformats.org/officeDocument/2006/relationships/image" Target="media/image38.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oleObject" Target="embeddings/oleObject9.bin"/><Relationship Id="rId72"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image" Target="media/image3.png"/><Relationship Id="rId41" Type="http://schemas.openxmlformats.org/officeDocument/2006/relationships/oleObject" Target="embeddings/oleObject4.bin"/><Relationship Id="rId54" Type="http://schemas.openxmlformats.org/officeDocument/2006/relationships/image" Target="media/image25.wmf"/><Relationship Id="rId62" Type="http://schemas.openxmlformats.org/officeDocument/2006/relationships/image" Target="media/image31.jpeg"/><Relationship Id="rId70" Type="http://schemas.openxmlformats.org/officeDocument/2006/relationships/image" Target="media/image39.pn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image" Target="media/image16.wmf"/><Relationship Id="rId49" Type="http://schemas.openxmlformats.org/officeDocument/2006/relationships/oleObject" Target="embeddings/oleObject8.bin"/><Relationship Id="rId57" Type="http://schemas.openxmlformats.org/officeDocument/2006/relationships/oleObject" Target="embeddings/oleObject12.bin"/><Relationship Id="rId10" Type="http://schemas.openxmlformats.org/officeDocument/2006/relationships/hyperlink" Target="http://hu.wikipedia.org/wiki/Cirrus" TargetMode="External"/><Relationship Id="rId31" Type="http://schemas.openxmlformats.org/officeDocument/2006/relationships/image" Target="media/image12.emf"/><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9.jpeg"/><Relationship Id="rId65" Type="http://schemas.openxmlformats.org/officeDocument/2006/relationships/image" Target="media/image34.jpeg"/><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39" Type="http://schemas.openxmlformats.org/officeDocument/2006/relationships/oleObject" Target="embeddings/oleObject3.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11.bin"/><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29"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4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006</c:v>
                </c:pt>
                <c:pt idx="2">
                  <c:v>0.761700000000000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c:v>
                </c:pt>
                <c:pt idx="2">
                  <c:v>0.23830000000000001</c:v>
                </c:pt>
              </c:numCache>
            </c:numRef>
          </c:val>
        </c:ser>
        <c:dLbls>
          <c:showLegendKey val="0"/>
          <c:showVal val="0"/>
          <c:showCatName val="0"/>
          <c:showSerName val="0"/>
          <c:showPercent val="0"/>
          <c:showBubbleSize val="0"/>
        </c:dLbls>
        <c:gapWidth val="150"/>
        <c:shape val="cylinder"/>
        <c:axId val="-1472107232"/>
        <c:axId val="-1472097440"/>
        <c:axId val="0"/>
      </c:bar3DChart>
      <c:catAx>
        <c:axId val="-1472107232"/>
        <c:scaling>
          <c:orientation val="minMax"/>
        </c:scaling>
        <c:delete val="0"/>
        <c:axPos val="b"/>
        <c:numFmt formatCode="General" sourceLinked="0"/>
        <c:majorTickMark val="out"/>
        <c:minorTickMark val="none"/>
        <c:tickLblPos val="nextTo"/>
        <c:crossAx val="-1472097440"/>
        <c:crosses val="autoZero"/>
        <c:auto val="1"/>
        <c:lblAlgn val="ctr"/>
        <c:lblOffset val="100"/>
        <c:noMultiLvlLbl val="0"/>
      </c:catAx>
      <c:valAx>
        <c:axId val="-1472097440"/>
        <c:scaling>
          <c:orientation val="minMax"/>
        </c:scaling>
        <c:delete val="0"/>
        <c:axPos val="l"/>
        <c:majorGridlines/>
        <c:numFmt formatCode="0.00%" sourceLinked="1"/>
        <c:majorTickMark val="out"/>
        <c:minorTickMark val="none"/>
        <c:tickLblPos val="nextTo"/>
        <c:crossAx val="-147210723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hu-HU"/>
              <a:t>Program</a:t>
            </a:r>
            <a:r>
              <a:rPr lang="hu-HU" baseline="0"/>
              <a:t> fejlődése</a:t>
            </a:r>
            <a:endParaRPr lang="en-US"/>
          </a:p>
        </c:rich>
      </c:tx>
      <c:overlay val="0"/>
    </c:title>
    <c:autoTitleDeleted val="0"/>
    <c:plotArea>
      <c:layout/>
      <c:lineChart>
        <c:grouping val="standard"/>
        <c:varyColors val="0"/>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012</c:v>
                </c:pt>
                <c:pt idx="2">
                  <c:v>0.8600000000000001</c:v>
                </c:pt>
                <c:pt idx="3">
                  <c:v>0.87000000000000011</c:v>
                </c:pt>
              </c:numCache>
            </c:numRef>
          </c:val>
          <c:smooth val="0"/>
        </c:ser>
        <c:dLbls>
          <c:showLegendKey val="0"/>
          <c:showVal val="0"/>
          <c:showCatName val="0"/>
          <c:showSerName val="0"/>
          <c:showPercent val="0"/>
          <c:showBubbleSize val="0"/>
        </c:dLbls>
        <c:smooth val="0"/>
        <c:axId val="-1472099616"/>
        <c:axId val="-1472096896"/>
      </c:lineChart>
      <c:dateAx>
        <c:axId val="-1472099616"/>
        <c:scaling>
          <c:orientation val="minMax"/>
        </c:scaling>
        <c:delete val="0"/>
        <c:axPos val="b"/>
        <c:numFmt formatCode="General" sourceLinked="1"/>
        <c:majorTickMark val="out"/>
        <c:minorTickMark val="none"/>
        <c:tickLblPos val="nextTo"/>
        <c:crossAx val="-1472096896"/>
        <c:crosses val="autoZero"/>
        <c:auto val="0"/>
        <c:lblOffset val="100"/>
        <c:baseTimeUnit val="days"/>
      </c:dateAx>
      <c:valAx>
        <c:axId val="-1472096896"/>
        <c:scaling>
          <c:orientation val="minMax"/>
        </c:scaling>
        <c:delete val="0"/>
        <c:axPos val="l"/>
        <c:majorGridlines/>
        <c:numFmt formatCode="0%" sourceLinked="1"/>
        <c:majorTickMark val="out"/>
        <c:minorTickMark val="none"/>
        <c:tickLblPos val="nextTo"/>
        <c:crossAx val="-147209961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7</b:RefOrder>
  </b:Source>
  <b:Source>
    <b:Tag>Clo06</b:Tag>
    <b:SourceType>Book</b:SourceType>
    <b:Guid>{B0AA1457-52CE-4083-9475-B009B50A711D}</b:Guid>
    <b:Title>Cloud types for observers, Reading the sky</b:Title>
    <b:Year>2006</b:Year>
    <b:LCID>en-US</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3</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2</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8</b:RefOrder>
  </b:Source>
</b:Sources>
</file>

<file path=customXml/itemProps1.xml><?xml version="1.0" encoding="utf-8"?>
<ds:datastoreItem xmlns:ds="http://schemas.openxmlformats.org/officeDocument/2006/customXml" ds:itemID="{CC700CAD-FCEE-40DF-872D-70DAB1E59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5</Pages>
  <Words>14670</Words>
  <Characters>101224</Characters>
  <Application>Microsoft Office Word</Application>
  <DocSecurity>0</DocSecurity>
  <Lines>843</Lines>
  <Paragraphs>23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5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Bartha Márk</cp:lastModifiedBy>
  <cp:revision>37</cp:revision>
  <cp:lastPrinted>2014-04-16T09:03:00Z</cp:lastPrinted>
  <dcterms:created xsi:type="dcterms:W3CDTF">2014-04-16T07:47:00Z</dcterms:created>
  <dcterms:modified xsi:type="dcterms:W3CDTF">2014-04-1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